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2B4FBB4" w14:textId="25FC4F73" w:rsidR="006C36A5" w:rsidRPr="00023962" w:rsidRDefault="006C36A5" w:rsidP="00D97246">
      <w:pPr>
        <w:pStyle w:val="Heading1"/>
        <w:jc w:val="both"/>
        <w:rPr>
          <w:sz w:val="24"/>
          <w:szCs w:val="24"/>
        </w:rPr>
      </w:pPr>
      <w:r w:rsidRPr="00023962">
        <w:rPr>
          <w:rFonts w:eastAsiaTheme="minorHAnsi"/>
          <w:sz w:val="24"/>
          <w:szCs w:val="24"/>
        </w:rPr>
        <w:t xml:space="preserve">CAS </w:t>
      </w:r>
      <w:proofErr w:type="spellStart"/>
      <w:r w:rsidRPr="00023962">
        <w:rPr>
          <w:rFonts w:eastAsiaTheme="minorHAnsi"/>
          <w:sz w:val="24"/>
          <w:szCs w:val="24"/>
        </w:rPr>
        <w:t>Artificial</w:t>
      </w:r>
      <w:proofErr w:type="spellEnd"/>
      <w:r w:rsidRPr="00023962">
        <w:rPr>
          <w:rFonts w:eastAsiaTheme="minorHAnsi"/>
          <w:sz w:val="24"/>
          <w:szCs w:val="24"/>
        </w:rPr>
        <w:t xml:space="preserve"> </w:t>
      </w:r>
      <w:proofErr w:type="spellStart"/>
      <w:r w:rsidRPr="00023962">
        <w:rPr>
          <w:rFonts w:eastAsiaTheme="minorHAnsi"/>
          <w:sz w:val="24"/>
          <w:szCs w:val="24"/>
        </w:rPr>
        <w:t>Intelligence</w:t>
      </w:r>
      <w:proofErr w:type="spellEnd"/>
      <w:r w:rsidRPr="00023962">
        <w:rPr>
          <w:rFonts w:eastAsiaTheme="minorHAnsi"/>
          <w:sz w:val="24"/>
          <w:szCs w:val="24"/>
        </w:rPr>
        <w:t>/Künstliche Intelligenz</w:t>
      </w:r>
    </w:p>
    <w:p w14:paraId="53C1023C" w14:textId="5E6F0CBF" w:rsidR="0091200C" w:rsidRPr="00023962" w:rsidRDefault="003A2813" w:rsidP="00D97246">
      <w:pPr>
        <w:pStyle w:val="Heading1"/>
        <w:jc w:val="both"/>
        <w:rPr>
          <w:b/>
          <w:bCs/>
        </w:rPr>
      </w:pPr>
      <w:proofErr w:type="spellStart"/>
      <w:r w:rsidRPr="00023962">
        <w:rPr>
          <w:b/>
          <w:bCs/>
        </w:rPr>
        <w:t>Machine</w:t>
      </w:r>
      <w:proofErr w:type="spellEnd"/>
      <w:r w:rsidRPr="00023962">
        <w:rPr>
          <w:b/>
          <w:bCs/>
        </w:rPr>
        <w:t xml:space="preserve"> Learning </w:t>
      </w:r>
      <w:r w:rsidR="00EE1EBD" w:rsidRPr="00023962">
        <w:rPr>
          <w:b/>
          <w:bCs/>
        </w:rPr>
        <w:t>Innovationsprojekt</w:t>
      </w:r>
      <w:r w:rsidR="00D91FA1" w:rsidRPr="00023962">
        <w:rPr>
          <w:b/>
          <w:bCs/>
        </w:rPr>
        <w:t xml:space="preserve"> </w:t>
      </w:r>
      <w:r w:rsidR="00770981" w:rsidRPr="00023962">
        <w:rPr>
          <w:b/>
          <w:bCs/>
        </w:rPr>
        <w:t>–</w:t>
      </w:r>
      <w:r w:rsidR="00D91FA1" w:rsidRPr="00023962">
        <w:rPr>
          <w:b/>
          <w:bCs/>
        </w:rPr>
        <w:t xml:space="preserve"> Erfahrungsbericht</w:t>
      </w:r>
      <w:r w:rsidR="00161998" w:rsidRPr="00023962">
        <w:rPr>
          <w:b/>
          <w:bCs/>
        </w:rPr>
        <w:tab/>
      </w:r>
    </w:p>
    <w:p w14:paraId="2B3AAE69" w14:textId="77777777" w:rsidR="00CE5899" w:rsidRDefault="00CE5899" w:rsidP="00D97246">
      <w:pPr>
        <w:pStyle w:val="Heading1"/>
        <w:jc w:val="both"/>
      </w:pPr>
    </w:p>
    <w:p w14:paraId="13680FAC" w14:textId="2FBAC595" w:rsidR="00EE1EBD" w:rsidRPr="0091200C" w:rsidRDefault="00EE1EBD" w:rsidP="00D97246">
      <w:pPr>
        <w:pStyle w:val="Title"/>
        <w:jc w:val="both"/>
        <w:rPr>
          <w:b/>
          <w:bCs/>
          <w:sz w:val="32"/>
        </w:rPr>
      </w:pPr>
      <w:r w:rsidRPr="008B06CF">
        <w:t>Ziel</w:t>
      </w:r>
      <w:r w:rsidR="007D125F">
        <w:t xml:space="preserve"> der Arbeit</w:t>
      </w:r>
    </w:p>
    <w:p w14:paraId="1A2DEB18" w14:textId="4A289855" w:rsidR="00EE1EBD" w:rsidRPr="00BC5187" w:rsidRDefault="00D90D59" w:rsidP="00D97246">
      <w:pPr>
        <w:jc w:val="both"/>
      </w:pPr>
      <w:r w:rsidRPr="00BC5187">
        <w:t>Dieses Innovationprojekt steht unter dem Titel «</w:t>
      </w:r>
      <w:r w:rsidRPr="00BC5187">
        <w:rPr>
          <w:i/>
          <w:iCs/>
        </w:rPr>
        <w:t xml:space="preserve">Anwendung und Vergleich von </w:t>
      </w:r>
      <w:proofErr w:type="spellStart"/>
      <w:r w:rsidRPr="00BC5187">
        <w:rPr>
          <w:i/>
          <w:iCs/>
        </w:rPr>
        <w:t>Machine</w:t>
      </w:r>
      <w:proofErr w:type="spellEnd"/>
      <w:r w:rsidRPr="00BC5187">
        <w:rPr>
          <w:i/>
          <w:iCs/>
        </w:rPr>
        <w:t xml:space="preserve"> Learning und </w:t>
      </w:r>
      <w:proofErr w:type="spellStart"/>
      <w:r w:rsidRPr="00BC5187">
        <w:rPr>
          <w:i/>
          <w:iCs/>
        </w:rPr>
        <w:t>Deep</w:t>
      </w:r>
      <w:proofErr w:type="spellEnd"/>
      <w:r w:rsidRPr="00BC5187">
        <w:rPr>
          <w:i/>
          <w:iCs/>
        </w:rPr>
        <w:t xml:space="preserve"> Learning Algorithmen zur Vorhersage von COVID-19 Kennzahlen». </w:t>
      </w:r>
      <w:r w:rsidRPr="00BC5187">
        <w:t xml:space="preserve">Das Ziel der Arbeit ist es </w:t>
      </w:r>
      <w:r w:rsidR="00EF689E" w:rsidRPr="00BC5187">
        <w:t>also</w:t>
      </w:r>
      <w:r w:rsidRPr="00BC5187">
        <w:t>,</w:t>
      </w:r>
      <w:r w:rsidR="00EF689E" w:rsidRPr="00BC5187">
        <w:t xml:space="preserve"> Algorithmen aus dem Bereich des </w:t>
      </w:r>
      <w:proofErr w:type="spellStart"/>
      <w:r w:rsidR="00EE1EBD" w:rsidRPr="00BC5187">
        <w:t>Machine</w:t>
      </w:r>
      <w:proofErr w:type="spellEnd"/>
      <w:r w:rsidR="00EE1EBD" w:rsidRPr="00BC5187">
        <w:t xml:space="preserve"> Learning (ML) und </w:t>
      </w:r>
      <w:proofErr w:type="spellStart"/>
      <w:r w:rsidR="00EE1EBD" w:rsidRPr="00BC5187">
        <w:t>Deep</w:t>
      </w:r>
      <w:proofErr w:type="spellEnd"/>
      <w:r w:rsidR="00EE1EBD" w:rsidRPr="00BC5187">
        <w:t xml:space="preserve"> Learning (DL)</w:t>
      </w:r>
      <w:r w:rsidR="00EF689E" w:rsidRPr="00BC5187">
        <w:t xml:space="preserve"> zu entwickeln, um damit</w:t>
      </w:r>
      <w:r w:rsidR="00EE1EBD" w:rsidRPr="00BC5187">
        <w:t xml:space="preserve"> eine Vorhersage über die </w:t>
      </w:r>
      <w:r w:rsidR="00EF689E" w:rsidRPr="00BC5187">
        <w:t>aktuellen und zukünftigen</w:t>
      </w:r>
      <w:r w:rsidR="00EE1EBD" w:rsidRPr="00BC5187">
        <w:t xml:space="preserve"> C</w:t>
      </w:r>
      <w:r w:rsidR="00EF689E" w:rsidRPr="00BC5187">
        <w:t>OVID-19 Kennzahlen</w:t>
      </w:r>
      <w:r w:rsidR="00EE1EBD" w:rsidRPr="00BC5187">
        <w:t xml:space="preserve"> </w:t>
      </w:r>
      <w:r w:rsidR="00F903F7" w:rsidRPr="00BC5187">
        <w:t>zu treffen.</w:t>
      </w:r>
      <w:r w:rsidR="00B87006" w:rsidRPr="00BC5187">
        <w:t xml:space="preserve"> Wir beschränken uns im Rahmen dieses Projekts auf die Vorhersage der COVID-19 Fallzahlen. </w:t>
      </w:r>
    </w:p>
    <w:p w14:paraId="1268E473" w14:textId="2E0DB072" w:rsidR="00D37AF1" w:rsidRPr="00BC5187" w:rsidRDefault="00D37AF1" w:rsidP="00D97246">
      <w:pPr>
        <w:jc w:val="both"/>
        <w:rPr>
          <w:i/>
          <w:iCs/>
        </w:rPr>
      </w:pPr>
      <w:r w:rsidRPr="00BC5187">
        <w:t xml:space="preserve">Die Daten stammen vom Portal </w:t>
      </w:r>
      <w:proofErr w:type="spellStart"/>
      <w:r w:rsidRPr="00BC5187">
        <w:t>opendata.swiss</w:t>
      </w:r>
      <w:proofErr w:type="spellEnd"/>
      <w:r w:rsidRPr="00BC5187">
        <w:t>, das vom Bundesamt für Statistik betrieben wird</w:t>
      </w:r>
      <w:r w:rsidR="00B56C59">
        <w:t xml:space="preserve"> </w:t>
      </w:r>
      <w:r w:rsidR="00B56C59">
        <w:fldChar w:fldCharType="begin"/>
      </w:r>
      <w:r w:rsidR="00B56C59">
        <w:instrText xml:space="preserve"> ADDIN ZOTERO_ITEM CSL_CITATION {"citationID":"kF0kNhN2","properties":{"formattedCitation":"[1]","plainCitation":"[1]","noteIndex":0},"citationItems":[{"id":108,"uris":["http://zotero.org/users/local/6BkV1xJ5/items/UUJTTKYK"],"uri":["http://zotero.org/users/local/6BkV1xJ5/items/UUJTTKYK"],"itemData":{"id":108,"type":"webpage","title":"Opendata Swiss","URL":"https://opendata.swiss/de/dataset/covid-19-schweiz","accessed":{"date-parts":[["2022",1,3]]}}}],"schema":"https://github.com/citation-style-language/schema/raw/master/csl-citation.json"} </w:instrText>
      </w:r>
      <w:r w:rsidR="00B56C59">
        <w:fldChar w:fldCharType="separate"/>
      </w:r>
      <w:r w:rsidR="008025A0">
        <w:rPr>
          <w:noProof/>
        </w:rPr>
        <w:t>[1]</w:t>
      </w:r>
      <w:r w:rsidR="00B56C59">
        <w:fldChar w:fldCharType="end"/>
      </w:r>
      <w:r w:rsidR="00B56C59">
        <w:t>.</w:t>
      </w:r>
    </w:p>
    <w:p w14:paraId="56858351" w14:textId="491AA9E3" w:rsidR="006F1D2E" w:rsidRDefault="006F1D2E" w:rsidP="00D97246">
      <w:pPr>
        <w:pStyle w:val="Title"/>
        <w:jc w:val="both"/>
      </w:pPr>
      <w:r>
        <w:t>Auswahl der Modell</w:t>
      </w:r>
      <w:r w:rsidR="00BF11C1">
        <w:t>e</w:t>
      </w:r>
    </w:p>
    <w:p w14:paraId="4A2D4CC4" w14:textId="6CA14E0B" w:rsidR="007A6A8D" w:rsidRPr="00BF11C1" w:rsidRDefault="007A6A8D" w:rsidP="00D97246">
      <w:pPr>
        <w:jc w:val="both"/>
      </w:pPr>
      <w:r w:rsidRPr="00BF11C1">
        <w:t>In der Anmeldung für das Projekt haben wir folgende Modelle angegeben, die wir untersuchen und miteinander vergleichen möchten</w:t>
      </w:r>
      <w:r w:rsidR="00331816" w:rsidRPr="00BF11C1">
        <w:t>. Hier soll kurz auf die einzelnen Modelle und ihre Verwendungen eingegangen werden.</w:t>
      </w:r>
      <w:r w:rsidR="00DF7B91" w:rsidRPr="00BF11C1">
        <w:t xml:space="preserve"> Die Informationen zu dem Algorithmen stammen aus dem Buch von Sebastian </w:t>
      </w:r>
      <w:proofErr w:type="spellStart"/>
      <w:r w:rsidR="00DF7B91" w:rsidRPr="00BF11C1">
        <w:t>Raschka</w:t>
      </w:r>
      <w:proofErr w:type="spellEnd"/>
      <w:r w:rsidR="00DF7B91" w:rsidRPr="00BF11C1">
        <w:t xml:space="preserve"> und Vahid </w:t>
      </w:r>
      <w:proofErr w:type="spellStart"/>
      <w:r w:rsidR="00DF7B91" w:rsidRPr="00BF11C1">
        <w:t>Mirjalili</w:t>
      </w:r>
      <w:proofErr w:type="spellEnd"/>
      <w:r w:rsidR="00DF7B91" w:rsidRPr="00BF11C1">
        <w:t xml:space="preserve"> </w:t>
      </w:r>
      <w:r w:rsidR="00C66B0F">
        <w:fldChar w:fldCharType="begin"/>
      </w:r>
      <w:r w:rsidR="00C66B0F">
        <w:instrText xml:space="preserve"> ADDIN ZOTERO_ITEM CSL_CITATION {"citationID":"tMteA1oe","properties":{"formattedCitation":"[2]","plainCitation":"[2]","noteIndex":0},"citationItems":[{"id":107,"uris":["http://zotero.org/users/local/6BkV1xJ5/items/RS4Q2FS5"],"uri":["http://zotero.org/users/local/6BkV1xJ5/items/RS4Q2FS5"],"itemData":{"id":107,"type":"book","edition":"3. aktualisierte und erweiterte Auflage","number-of-pages":"770","publisher":"mitp","title":"Machine Learning mit Python und Keras, TensorFlow 2 und Scikit-learn","author":[{"family":"Raschka","given":"Sebastian"},{"family":"Vahid","given":"Mirjalili"}],"issued":{"date-parts":[["2021"]]}}}],"schema":"https://github.com/citation-style-language/schema/raw/master/csl-citation.json"} </w:instrText>
      </w:r>
      <w:r w:rsidR="00C66B0F">
        <w:fldChar w:fldCharType="separate"/>
      </w:r>
      <w:r w:rsidR="008025A0">
        <w:rPr>
          <w:noProof/>
        </w:rPr>
        <w:t>[2]</w:t>
      </w:r>
      <w:r w:rsidR="00C66B0F">
        <w:fldChar w:fldCharType="end"/>
      </w:r>
      <w:r w:rsidR="00C66B0F">
        <w:t>.</w:t>
      </w:r>
    </w:p>
    <w:p w14:paraId="7EC07FED" w14:textId="77777777" w:rsidR="007A6A8D" w:rsidRPr="003649C5" w:rsidRDefault="007A6A8D" w:rsidP="00D97246">
      <w:pPr>
        <w:spacing w:after="80"/>
        <w:jc w:val="both"/>
        <w:rPr>
          <w:i/>
          <w:iCs/>
          <w:lang w:val="en-US"/>
        </w:rPr>
      </w:pPr>
      <w:r w:rsidRPr="003649C5">
        <w:rPr>
          <w:i/>
          <w:iCs/>
          <w:lang w:val="en-US"/>
        </w:rPr>
        <w:t>Machine Learning</w:t>
      </w:r>
    </w:p>
    <w:p w14:paraId="3D1C4B06" w14:textId="3EDB5AF5" w:rsidR="00FD6C78" w:rsidRPr="00010D4A" w:rsidRDefault="007A6A8D" w:rsidP="00D97246">
      <w:pPr>
        <w:spacing w:after="40"/>
        <w:jc w:val="both"/>
      </w:pPr>
      <w:r w:rsidRPr="00010D4A">
        <w:t>- Regression (linear, logistisch</w:t>
      </w:r>
      <w:r w:rsidR="00F3411D" w:rsidRPr="00010D4A">
        <w:t xml:space="preserve">, </w:t>
      </w:r>
      <w:proofErr w:type="spellStart"/>
      <w:r w:rsidR="00F3411D" w:rsidRPr="00010D4A">
        <w:t>polynomial</w:t>
      </w:r>
      <w:proofErr w:type="spellEnd"/>
      <w:r w:rsidRPr="00010D4A">
        <w:t>)</w:t>
      </w:r>
      <w:r w:rsidR="00181763" w:rsidRPr="00010D4A">
        <w:t xml:space="preserve">: </w:t>
      </w:r>
      <w:r w:rsidR="00010D4A" w:rsidRPr="00010D4A">
        <w:t>Algorithmen</w:t>
      </w:r>
      <w:r w:rsidR="00010D4A">
        <w:t>, um lineare Zusammenhänge zwischen erklärenden Variablen und Zielvariablen zu modellieren</w:t>
      </w:r>
    </w:p>
    <w:p w14:paraId="13C10C0E" w14:textId="40F19633" w:rsidR="007A6A8D" w:rsidRPr="00181763" w:rsidRDefault="00FD6C78" w:rsidP="00D97246">
      <w:pPr>
        <w:spacing w:after="40"/>
        <w:jc w:val="both"/>
      </w:pPr>
      <w:r w:rsidRPr="00181763">
        <w:t xml:space="preserve">- </w:t>
      </w:r>
      <w:r w:rsidR="007A6A8D" w:rsidRPr="00181763">
        <w:t xml:space="preserve">Support </w:t>
      </w:r>
      <w:proofErr w:type="spellStart"/>
      <w:r w:rsidR="007A6A8D" w:rsidRPr="00181763">
        <w:t>Vector</w:t>
      </w:r>
      <w:proofErr w:type="spellEnd"/>
      <w:r w:rsidR="007A6A8D" w:rsidRPr="00181763">
        <w:t xml:space="preserve"> </w:t>
      </w:r>
      <w:proofErr w:type="spellStart"/>
      <w:r w:rsidR="007A6A8D" w:rsidRPr="00181763">
        <w:t>Machine</w:t>
      </w:r>
      <w:proofErr w:type="spellEnd"/>
      <w:r w:rsidR="003F7DC0" w:rsidRPr="00181763">
        <w:t xml:space="preserve"> (SVM)</w:t>
      </w:r>
      <w:r w:rsidR="00181763" w:rsidRPr="00181763">
        <w:t xml:space="preserve">: leistungsfähiger und </w:t>
      </w:r>
      <w:r w:rsidR="00181763">
        <w:t>häufig eingesetzter Algorithmus für die Klassifizierung, der zum Ziel hat, um die Klassengrenzen herum einen möglichst breiten Rand (Margin) freizuhalten</w:t>
      </w:r>
    </w:p>
    <w:p w14:paraId="37E6748B" w14:textId="4E920296" w:rsidR="007A6A8D" w:rsidRPr="00181763" w:rsidRDefault="007A6A8D" w:rsidP="00D97246">
      <w:pPr>
        <w:jc w:val="both"/>
      </w:pPr>
      <w:r w:rsidRPr="00181763">
        <w:t xml:space="preserve">- </w:t>
      </w:r>
      <w:proofErr w:type="spellStart"/>
      <w:r w:rsidRPr="00181763">
        <w:t>Decision</w:t>
      </w:r>
      <w:proofErr w:type="spellEnd"/>
      <w:r w:rsidRPr="00181763">
        <w:t xml:space="preserve"> </w:t>
      </w:r>
      <w:proofErr w:type="spellStart"/>
      <w:r w:rsidRPr="00181763">
        <w:t>Tree</w:t>
      </w:r>
      <w:proofErr w:type="spellEnd"/>
      <w:r w:rsidR="00181763" w:rsidRPr="00181763">
        <w:t>: hierbei handelt es sich um ein</w:t>
      </w:r>
      <w:r w:rsidR="008948F0">
        <w:t xml:space="preserve"> Entscheidungsbaummodell (</w:t>
      </w:r>
      <w:proofErr w:type="spellStart"/>
      <w:r w:rsidR="00181763" w:rsidRPr="00181763">
        <w:t>Klassifikator</w:t>
      </w:r>
      <w:proofErr w:type="spellEnd"/>
      <w:r w:rsidR="008948F0">
        <w:t>)</w:t>
      </w:r>
      <w:r w:rsidR="00181763" w:rsidRPr="00181763">
        <w:t xml:space="preserve">, </w:t>
      </w:r>
      <w:r w:rsidR="00181763">
        <w:t>d</w:t>
      </w:r>
      <w:r w:rsidR="00781A7F">
        <w:t>as</w:t>
      </w:r>
      <w:r w:rsidR="00181763">
        <w:t xml:space="preserve"> anhand einer Reihe von Fragen die Klassenbezeichnungen </w:t>
      </w:r>
      <w:r w:rsidR="008948F0">
        <w:t>erlernt</w:t>
      </w:r>
    </w:p>
    <w:p w14:paraId="4C17D410" w14:textId="77777777" w:rsidR="007A6A8D" w:rsidRPr="003649C5" w:rsidRDefault="007A6A8D" w:rsidP="00D97246">
      <w:pPr>
        <w:spacing w:after="80"/>
        <w:jc w:val="both"/>
        <w:rPr>
          <w:i/>
          <w:iCs/>
          <w:lang w:val="en-US"/>
        </w:rPr>
      </w:pPr>
      <w:r w:rsidRPr="003649C5">
        <w:rPr>
          <w:i/>
          <w:iCs/>
          <w:lang w:val="en-US"/>
        </w:rPr>
        <w:t>Deep Learning</w:t>
      </w:r>
    </w:p>
    <w:p w14:paraId="492F39B0" w14:textId="30EAB729" w:rsidR="007A6A8D" w:rsidRPr="00374C4D" w:rsidRDefault="007A6A8D" w:rsidP="00D97246">
      <w:pPr>
        <w:spacing w:after="40"/>
        <w:jc w:val="both"/>
      </w:pPr>
      <w:r w:rsidRPr="00374C4D">
        <w:t xml:space="preserve">- </w:t>
      </w:r>
      <w:proofErr w:type="spellStart"/>
      <w:r w:rsidRPr="00374C4D">
        <w:t>Multilayer</w:t>
      </w:r>
      <w:proofErr w:type="spellEnd"/>
      <w:r w:rsidRPr="00374C4D">
        <w:t xml:space="preserve"> </w:t>
      </w:r>
      <w:proofErr w:type="spellStart"/>
      <w:r w:rsidRPr="00374C4D">
        <w:t>Perceptron</w:t>
      </w:r>
      <w:proofErr w:type="spellEnd"/>
      <w:r w:rsidRPr="00374C4D">
        <w:t xml:space="preserve"> (MLP)</w:t>
      </w:r>
      <w:r w:rsidR="00374C4D" w:rsidRPr="00374C4D">
        <w:t>: darunter wird ein mehrschi</w:t>
      </w:r>
      <w:r w:rsidR="00374C4D">
        <w:t xml:space="preserve">chtiges </w:t>
      </w:r>
      <w:proofErr w:type="spellStart"/>
      <w:r w:rsidR="00374C4D">
        <w:t>Feedforward</w:t>
      </w:r>
      <w:proofErr w:type="spellEnd"/>
      <w:r w:rsidR="00374C4D">
        <w:t>-Netzwerk bezeichnet, kann sowohl für Regression als auch für Klassifizierung eingesetzt werden</w:t>
      </w:r>
    </w:p>
    <w:p w14:paraId="33C4E08B" w14:textId="77EB441A" w:rsidR="007A6A8D" w:rsidRPr="000334F7" w:rsidRDefault="007A6A8D" w:rsidP="00D97246">
      <w:pPr>
        <w:spacing w:after="40"/>
        <w:jc w:val="both"/>
      </w:pPr>
      <w:r w:rsidRPr="000334F7">
        <w:t xml:space="preserve">- Long </w:t>
      </w:r>
      <w:proofErr w:type="spellStart"/>
      <w:r w:rsidRPr="000334F7">
        <w:t>short</w:t>
      </w:r>
      <w:proofErr w:type="spellEnd"/>
      <w:r w:rsidRPr="000334F7">
        <w:t xml:space="preserve">-term </w:t>
      </w:r>
      <w:proofErr w:type="spellStart"/>
      <w:r w:rsidRPr="000334F7">
        <w:t>memory</w:t>
      </w:r>
      <w:proofErr w:type="spellEnd"/>
      <w:r w:rsidRPr="000334F7">
        <w:t xml:space="preserve"> (LSTM)</w:t>
      </w:r>
      <w:r w:rsidR="00D63C08" w:rsidRPr="000334F7">
        <w:t xml:space="preserve">: </w:t>
      </w:r>
      <w:proofErr w:type="spellStart"/>
      <w:r w:rsidR="000334F7" w:rsidRPr="000334F7">
        <w:t>Re</w:t>
      </w:r>
      <w:r w:rsidR="00783F7E">
        <w:t>k</w:t>
      </w:r>
      <w:r w:rsidR="000334F7" w:rsidRPr="000334F7">
        <w:t>urrentes</w:t>
      </w:r>
      <w:proofErr w:type="spellEnd"/>
      <w:r w:rsidR="000334F7" w:rsidRPr="000334F7">
        <w:t xml:space="preserve"> Neuronales Netzwerk, das durch den E</w:t>
      </w:r>
      <w:r w:rsidR="000334F7">
        <w:t xml:space="preserve">insatz von </w:t>
      </w:r>
      <w:r w:rsidR="00EF0EEE">
        <w:t>Speicherzellen das Problem des verschwindenden Gradienten löst</w:t>
      </w:r>
    </w:p>
    <w:p w14:paraId="4D0AF700" w14:textId="726FA39C" w:rsidR="002D677C" w:rsidRPr="009A7BDF" w:rsidRDefault="007A6A8D" w:rsidP="00D97246">
      <w:pPr>
        <w:jc w:val="both"/>
      </w:pPr>
      <w:r w:rsidRPr="00BF11C1">
        <w:t xml:space="preserve">- </w:t>
      </w:r>
      <w:proofErr w:type="spellStart"/>
      <w:r w:rsidRPr="00BF11C1">
        <w:t>Convolutional</w:t>
      </w:r>
      <w:proofErr w:type="spellEnd"/>
      <w:r w:rsidRPr="00BF11C1">
        <w:t xml:space="preserve"> </w:t>
      </w:r>
      <w:proofErr w:type="spellStart"/>
      <w:r w:rsidRPr="00BF11C1">
        <w:t>Neural</w:t>
      </w:r>
      <w:proofErr w:type="spellEnd"/>
      <w:r w:rsidRPr="00BF11C1">
        <w:t xml:space="preserve"> Network (CNN)</w:t>
      </w:r>
      <w:r w:rsidR="00D63C08">
        <w:t>: Neuronale</w:t>
      </w:r>
      <w:r w:rsidR="00AD227B">
        <w:t>s</w:t>
      </w:r>
      <w:r w:rsidR="00D63C08">
        <w:t xml:space="preserve"> Netzwerk (ursprünglich für die Bildklassifikation), das auf dem Extrahieren von relevanten Merkmalen aus den Daten basiert</w:t>
      </w:r>
    </w:p>
    <w:p w14:paraId="6BBD2B1E" w14:textId="40AFBB2D" w:rsidR="003A2090" w:rsidRDefault="003A2090" w:rsidP="00D97246">
      <w:pPr>
        <w:spacing w:after="80"/>
        <w:jc w:val="both"/>
      </w:pPr>
      <w:r>
        <w:t>Na</w:t>
      </w:r>
      <w:r w:rsidR="00CA2E9C">
        <w:t>ch der Diskussion mit den Dozierenden sind wir zum Schluss gekommen, nur eine Auswahl der Modelle zu implementieren</w:t>
      </w:r>
      <w:r w:rsidR="00D24E92">
        <w:t xml:space="preserve">. Dies </w:t>
      </w:r>
      <w:r w:rsidR="0049632A">
        <w:t>ausfolgenden</w:t>
      </w:r>
      <w:r w:rsidR="00D24E92">
        <w:t xml:space="preserve"> Gründen:</w:t>
      </w:r>
    </w:p>
    <w:p w14:paraId="1573EB1A" w14:textId="1C76EBFD" w:rsidR="00D24E92" w:rsidRDefault="00D24E92" w:rsidP="00D97246">
      <w:pPr>
        <w:pStyle w:val="ListParagraph"/>
        <w:numPr>
          <w:ilvl w:val="0"/>
          <w:numId w:val="1"/>
        </w:numPr>
        <w:jc w:val="both"/>
        <w:rPr>
          <w:rFonts w:cs="Arial"/>
        </w:rPr>
      </w:pPr>
      <w:r>
        <w:rPr>
          <w:rFonts w:cs="Arial"/>
        </w:rPr>
        <w:t xml:space="preserve">Nicht alle oben beschriebenen Modelle sind für Regressions-Probleme (insbesondere mit Times Series Daten) geeignet. </w:t>
      </w:r>
      <w:r w:rsidR="003309F3">
        <w:rPr>
          <w:rFonts w:cs="Arial"/>
        </w:rPr>
        <w:t>Sie kommen bei der Klassifizierung zum Einsatz.</w:t>
      </w:r>
    </w:p>
    <w:p w14:paraId="19481723" w14:textId="42D3AAB0" w:rsidR="003309F3" w:rsidRDefault="003309F3" w:rsidP="00D97246">
      <w:pPr>
        <w:pStyle w:val="ListParagraph"/>
        <w:numPr>
          <w:ilvl w:val="0"/>
          <w:numId w:val="1"/>
        </w:numPr>
        <w:jc w:val="both"/>
        <w:rPr>
          <w:rFonts w:cs="Arial"/>
        </w:rPr>
      </w:pPr>
      <w:r>
        <w:rPr>
          <w:rFonts w:cs="Arial"/>
        </w:rPr>
        <w:t xml:space="preserve">Der Aufwand </w:t>
      </w:r>
      <w:r w:rsidR="00C75FBD">
        <w:rPr>
          <w:rFonts w:cs="Arial"/>
        </w:rPr>
        <w:t>für die Implementierung und Evaluation aller Modelle ist sehr hoch. Mit der Beschränkung auf einige wenige Modelle können wir uns auf diese ausgewählten Modelle konzentrieren und diese genauer untersuchen.</w:t>
      </w:r>
    </w:p>
    <w:p w14:paraId="4D47F4A8" w14:textId="78E9D63B" w:rsidR="005B0995" w:rsidRDefault="005B0995" w:rsidP="00D97246">
      <w:pPr>
        <w:spacing w:after="80"/>
        <w:jc w:val="both"/>
        <w:rPr>
          <w:rFonts w:cs="Arial"/>
        </w:rPr>
      </w:pPr>
      <w:r>
        <w:rPr>
          <w:rFonts w:cs="Arial"/>
        </w:rPr>
        <w:t>Wir haben uns für folgende Algorithmen entschieden:</w:t>
      </w:r>
    </w:p>
    <w:p w14:paraId="52667CC9" w14:textId="55996377" w:rsidR="00C21FDA" w:rsidRDefault="00C21FDA" w:rsidP="00D97246">
      <w:pPr>
        <w:pStyle w:val="ListParagraph"/>
        <w:numPr>
          <w:ilvl w:val="0"/>
          <w:numId w:val="2"/>
        </w:numPr>
        <w:jc w:val="both"/>
        <w:rPr>
          <w:rFonts w:cs="Arial"/>
        </w:rPr>
      </w:pPr>
      <w:proofErr w:type="spellStart"/>
      <w:r>
        <w:rPr>
          <w:rFonts w:cs="Arial"/>
        </w:rPr>
        <w:t>Polynomiale</w:t>
      </w:r>
      <w:proofErr w:type="spellEnd"/>
      <w:r>
        <w:rPr>
          <w:rFonts w:cs="Arial"/>
        </w:rPr>
        <w:t xml:space="preserve"> Regression</w:t>
      </w:r>
    </w:p>
    <w:p w14:paraId="2D55F668" w14:textId="3DE608E7" w:rsidR="00825FC5" w:rsidRDefault="00825FC5" w:rsidP="00D97246">
      <w:pPr>
        <w:pStyle w:val="ListParagraph"/>
        <w:numPr>
          <w:ilvl w:val="0"/>
          <w:numId w:val="2"/>
        </w:numPr>
        <w:jc w:val="both"/>
        <w:rPr>
          <w:rFonts w:cs="Arial"/>
        </w:rPr>
      </w:pPr>
      <w:proofErr w:type="spellStart"/>
      <w:r>
        <w:rPr>
          <w:rFonts w:cs="Arial"/>
        </w:rPr>
        <w:t>Convolutional</w:t>
      </w:r>
      <w:proofErr w:type="spellEnd"/>
      <w:r>
        <w:rPr>
          <w:rFonts w:cs="Arial"/>
        </w:rPr>
        <w:t xml:space="preserve"> </w:t>
      </w:r>
      <w:proofErr w:type="spellStart"/>
      <w:r>
        <w:rPr>
          <w:rFonts w:cs="Arial"/>
        </w:rPr>
        <w:t>Neural</w:t>
      </w:r>
      <w:proofErr w:type="spellEnd"/>
      <w:r>
        <w:rPr>
          <w:rFonts w:cs="Arial"/>
        </w:rPr>
        <w:t xml:space="preserve"> Network (CNN)</w:t>
      </w:r>
    </w:p>
    <w:p w14:paraId="3CF0506F" w14:textId="1680D2E0" w:rsidR="00825FC5" w:rsidRPr="00825FC5" w:rsidRDefault="00825FC5" w:rsidP="00D97246">
      <w:pPr>
        <w:pStyle w:val="ListParagraph"/>
        <w:numPr>
          <w:ilvl w:val="0"/>
          <w:numId w:val="2"/>
        </w:numPr>
        <w:jc w:val="both"/>
        <w:rPr>
          <w:rFonts w:cs="Arial"/>
          <w:lang w:val="en-US"/>
        </w:rPr>
      </w:pPr>
      <w:r w:rsidRPr="00825FC5">
        <w:rPr>
          <w:rFonts w:cs="Arial"/>
          <w:lang w:val="en-US"/>
        </w:rPr>
        <w:t>Long short-term memory (LSTM</w:t>
      </w:r>
      <w:r>
        <w:rPr>
          <w:rFonts w:cs="Arial"/>
          <w:lang w:val="en-US"/>
        </w:rPr>
        <w:t>)</w:t>
      </w:r>
    </w:p>
    <w:p w14:paraId="23F1590E" w14:textId="4047FFB1" w:rsidR="00EE1EBD" w:rsidRDefault="00EE1EBD" w:rsidP="00D97246">
      <w:pPr>
        <w:pStyle w:val="Title"/>
        <w:jc w:val="both"/>
      </w:pPr>
      <w:r w:rsidRPr="003A2813">
        <w:t>Arbeitsaufteilung</w:t>
      </w:r>
    </w:p>
    <w:p w14:paraId="3880CDB7" w14:textId="67AC7367" w:rsidR="006A34E0" w:rsidRDefault="006A34E0" w:rsidP="00D97246">
      <w:pPr>
        <w:jc w:val="both"/>
      </w:pPr>
      <w:r>
        <w:t xml:space="preserve">Wir </w:t>
      </w:r>
      <w:r w:rsidR="005E41AC">
        <w:t xml:space="preserve">teilten </w:t>
      </w:r>
      <w:r>
        <w:t>die Arbeiten im Team wie folgt auf</w:t>
      </w:r>
      <w:r w:rsidR="005E41AC">
        <w:t>:</w:t>
      </w:r>
    </w:p>
    <w:p w14:paraId="041A1934" w14:textId="09DAFE6E" w:rsidR="00E16053" w:rsidRPr="00D27B9B" w:rsidRDefault="00E40ACF" w:rsidP="00D97246">
      <w:pPr>
        <w:jc w:val="both"/>
      </w:pPr>
      <w:r>
        <w:t xml:space="preserve">Marco </w:t>
      </w:r>
      <w:r w:rsidR="005E41AC">
        <w:t xml:space="preserve">kümmerte </w:t>
      </w:r>
      <w:r>
        <w:t>sich um die Daten Aufbereitun</w:t>
      </w:r>
      <w:r w:rsidR="00702132">
        <w:t>g</w:t>
      </w:r>
      <w:r>
        <w:t>.</w:t>
      </w:r>
      <w:r w:rsidR="00B447FF">
        <w:t xml:space="preserve"> Dies beinhaltet den Download der CSV Dateien von </w:t>
      </w:r>
      <w:r w:rsidR="002D3480">
        <w:fldChar w:fldCharType="begin"/>
      </w:r>
      <w:r w:rsidR="002D3480">
        <w:instrText xml:space="preserve"> ADDIN ZOTERO_ITEM CSL_CITATION {"citationID":"oEPOk251","properties":{"formattedCitation":"[1]","plainCitation":"[1]","noteIndex":0},"citationItems":[{"id":108,"uris":["http://zotero.org/users/local/6BkV1xJ5/items/UUJTTKYK"],"uri":["http://zotero.org/users/local/6BkV1xJ5/items/UUJTTKYK"],"itemData":{"id":108,"type":"webpage","title":"Opendata Swiss","URL":"https://opendata.swiss/de/dataset/covid-19-schweiz","accessed":{"date-parts":[["2022",1,3]]}}}],"schema":"https://github.com/citation-style-language/schema/raw/master/csl-citation.json"} </w:instrText>
      </w:r>
      <w:r w:rsidR="002D3480">
        <w:fldChar w:fldCharType="separate"/>
      </w:r>
      <w:r w:rsidR="008025A0">
        <w:rPr>
          <w:noProof/>
        </w:rPr>
        <w:t>[1]</w:t>
      </w:r>
      <w:r w:rsidR="002D3480">
        <w:fldChar w:fldCharType="end"/>
      </w:r>
      <w:r w:rsidR="002D3480">
        <w:t xml:space="preserve">, </w:t>
      </w:r>
      <w:r w:rsidR="00B447FF">
        <w:t>das Zusammenführen der einzelnen CSV Dateien zu einer einzelnen Datei</w:t>
      </w:r>
      <w:r w:rsidR="00A03E15">
        <w:t xml:space="preserve"> (all_data.csv)</w:t>
      </w:r>
      <w:r w:rsidR="00B447FF">
        <w:t>, die Auswahl der Features und die Erstellung einer Beschreibung der einzelnen Features.</w:t>
      </w:r>
      <w:r w:rsidR="00D043F7">
        <w:t xml:space="preserve"> </w:t>
      </w:r>
      <w:r w:rsidR="00E55AD8">
        <w:rPr>
          <w:szCs w:val="20"/>
        </w:rPr>
        <w:t>Die explorative Datenanalyse und Datenbereinigung (</w:t>
      </w:r>
      <w:proofErr w:type="spellStart"/>
      <w:r w:rsidR="00E55AD8">
        <w:rPr>
          <w:szCs w:val="20"/>
        </w:rPr>
        <w:t>Preprocessing</w:t>
      </w:r>
      <w:proofErr w:type="spellEnd"/>
      <w:r w:rsidR="00E55AD8">
        <w:rPr>
          <w:szCs w:val="20"/>
        </w:rPr>
        <w:t>) wurde von Jonas durchgeführt. Dabei wurden Duplikate und Null-Werte entfernt, fehlende Werte interpoliert, die Daten visualisiert, etc.</w:t>
      </w:r>
    </w:p>
    <w:p w14:paraId="2D976C0B" w14:textId="3F0DF8CC" w:rsidR="00747C0F" w:rsidRDefault="00747C0F" w:rsidP="00D97246">
      <w:pPr>
        <w:jc w:val="both"/>
        <w:rPr>
          <w:szCs w:val="20"/>
        </w:rPr>
      </w:pPr>
      <w:r>
        <w:rPr>
          <w:szCs w:val="20"/>
        </w:rPr>
        <w:t>Anschliessend</w:t>
      </w:r>
      <w:r w:rsidR="004F58DC">
        <w:rPr>
          <w:szCs w:val="20"/>
        </w:rPr>
        <w:t xml:space="preserve"> teilten</w:t>
      </w:r>
      <w:r>
        <w:rPr>
          <w:szCs w:val="20"/>
        </w:rPr>
        <w:t xml:space="preserve"> wir auch die Entwicklung der </w:t>
      </w:r>
      <w:proofErr w:type="spellStart"/>
      <w:r>
        <w:rPr>
          <w:szCs w:val="20"/>
        </w:rPr>
        <w:t>Machine</w:t>
      </w:r>
      <w:proofErr w:type="spellEnd"/>
      <w:r>
        <w:rPr>
          <w:szCs w:val="20"/>
        </w:rPr>
        <w:t xml:space="preserve"> Learning / </w:t>
      </w:r>
      <w:proofErr w:type="spellStart"/>
      <w:r>
        <w:rPr>
          <w:szCs w:val="20"/>
        </w:rPr>
        <w:t>Deep</w:t>
      </w:r>
      <w:proofErr w:type="spellEnd"/>
      <w:r>
        <w:rPr>
          <w:szCs w:val="20"/>
        </w:rPr>
        <w:t xml:space="preserve"> Learning Modelle </w:t>
      </w:r>
      <w:r w:rsidR="00EC63C1">
        <w:rPr>
          <w:szCs w:val="20"/>
        </w:rPr>
        <w:t xml:space="preserve">sowie deren Training und Evaluation </w:t>
      </w:r>
      <w:r>
        <w:rPr>
          <w:szCs w:val="20"/>
        </w:rPr>
        <w:t>au</w:t>
      </w:r>
      <w:r w:rsidR="004F58DC">
        <w:rPr>
          <w:szCs w:val="20"/>
        </w:rPr>
        <w:t>f:</w:t>
      </w:r>
      <w:r w:rsidR="00D923DF">
        <w:rPr>
          <w:szCs w:val="20"/>
        </w:rPr>
        <w:t xml:space="preserve"> </w:t>
      </w:r>
      <w:r w:rsidR="003B57B7">
        <w:rPr>
          <w:szCs w:val="20"/>
        </w:rPr>
        <w:t>Marco</w:t>
      </w:r>
      <w:r w:rsidR="004F58DC">
        <w:rPr>
          <w:szCs w:val="20"/>
        </w:rPr>
        <w:t xml:space="preserve"> implementierte</w:t>
      </w:r>
      <w:r w:rsidR="003B57B7">
        <w:rPr>
          <w:szCs w:val="20"/>
        </w:rPr>
        <w:t xml:space="preserve"> die </w:t>
      </w:r>
      <w:proofErr w:type="spellStart"/>
      <w:r w:rsidR="003B57B7">
        <w:rPr>
          <w:szCs w:val="20"/>
        </w:rPr>
        <w:t>Polynomiale</w:t>
      </w:r>
      <w:proofErr w:type="spellEnd"/>
      <w:r w:rsidR="003B57B7">
        <w:rPr>
          <w:szCs w:val="20"/>
        </w:rPr>
        <w:t xml:space="preserve"> Regression und Jonas die Neuronalen Netze (CNN und LSTM), </w:t>
      </w:r>
      <w:r w:rsidR="004F58DC">
        <w:rPr>
          <w:szCs w:val="20"/>
        </w:rPr>
        <w:t xml:space="preserve">trainierte die Modelle </w:t>
      </w:r>
      <w:r w:rsidR="003B57B7">
        <w:rPr>
          <w:szCs w:val="20"/>
        </w:rPr>
        <w:t xml:space="preserve">mit den Trainings-Daten und </w:t>
      </w:r>
      <w:r w:rsidR="004F58DC">
        <w:rPr>
          <w:szCs w:val="20"/>
        </w:rPr>
        <w:t xml:space="preserve">evaluierte diese </w:t>
      </w:r>
      <w:r w:rsidR="003B57B7">
        <w:rPr>
          <w:szCs w:val="20"/>
        </w:rPr>
        <w:t>dann anhand der Test-Date</w:t>
      </w:r>
      <w:r w:rsidR="004F58DC">
        <w:rPr>
          <w:szCs w:val="20"/>
        </w:rPr>
        <w:t>n</w:t>
      </w:r>
      <w:r w:rsidR="009630B3">
        <w:rPr>
          <w:szCs w:val="20"/>
        </w:rPr>
        <w:t>.</w:t>
      </w:r>
    </w:p>
    <w:p w14:paraId="38D592BB" w14:textId="2C3A0FAE" w:rsidR="00EE1EBD" w:rsidRPr="003A2813" w:rsidRDefault="00EE1EBD" w:rsidP="00D97246">
      <w:pPr>
        <w:pStyle w:val="Title"/>
        <w:jc w:val="both"/>
      </w:pPr>
      <w:r w:rsidRPr="003A2813">
        <w:lastRenderedPageBreak/>
        <w:t>Methodik</w:t>
      </w:r>
    </w:p>
    <w:p w14:paraId="1923D554" w14:textId="572397D4" w:rsidR="00CB151B" w:rsidRPr="00FD45F5" w:rsidRDefault="00CB151B" w:rsidP="00D97246">
      <w:pPr>
        <w:jc w:val="both"/>
        <w:rPr>
          <w:rFonts w:ascii="Times New Roman" w:eastAsia="Times New Roman" w:hAnsi="Times New Roman" w:cs="Times New Roman"/>
          <w:sz w:val="24"/>
          <w:szCs w:val="24"/>
          <w:lang w:val="en-CH" w:eastAsia="en-GB"/>
        </w:rPr>
      </w:pPr>
      <w:r w:rsidRPr="00D27B9B">
        <w:t xml:space="preserve">Als </w:t>
      </w:r>
      <w:r w:rsidR="00FD45F5" w:rsidRPr="00D27B9B">
        <w:t xml:space="preserve">Versionsverwaltungssystem </w:t>
      </w:r>
      <w:r w:rsidR="003A3819" w:rsidRPr="00D27B9B">
        <w:t>entschieden</w:t>
      </w:r>
      <w:r w:rsidR="00FD45F5" w:rsidRPr="00D27B9B">
        <w:t xml:space="preserve"> </w:t>
      </w:r>
      <w:r w:rsidR="00FD45F5">
        <w:rPr>
          <w:rFonts w:cs="Arial"/>
        </w:rPr>
        <w:t xml:space="preserve">wir uns </w:t>
      </w:r>
      <w:r w:rsidRPr="003A2813">
        <w:rPr>
          <w:rFonts w:cs="Arial"/>
        </w:rPr>
        <w:t xml:space="preserve">für </w:t>
      </w:r>
      <w:proofErr w:type="spellStart"/>
      <w:r w:rsidR="00FD45F5">
        <w:rPr>
          <w:rFonts w:cs="Arial"/>
        </w:rPr>
        <w:t>Git</w:t>
      </w:r>
      <w:proofErr w:type="spellEnd"/>
      <w:r w:rsidR="00FD45F5">
        <w:rPr>
          <w:rFonts w:cs="Arial"/>
        </w:rPr>
        <w:t>, da uns dies aus unserem Arbeitsumfeld bestens bekannt war</w:t>
      </w:r>
      <w:r w:rsidR="00EE2B99">
        <w:rPr>
          <w:rFonts w:cs="Arial"/>
        </w:rPr>
        <w:t>.</w:t>
      </w:r>
      <w:r w:rsidR="009E2A13">
        <w:rPr>
          <w:rFonts w:cs="Arial"/>
        </w:rPr>
        <w:t xml:space="preserve"> Den</w:t>
      </w:r>
      <w:r w:rsidRPr="003A2813">
        <w:rPr>
          <w:rFonts w:cs="Arial"/>
        </w:rPr>
        <w:t xml:space="preserve"> Source Code</w:t>
      </w:r>
      <w:r w:rsidR="00EC0A17">
        <w:rPr>
          <w:rFonts w:cs="Arial"/>
        </w:rPr>
        <w:t xml:space="preserve"> verwaltete</w:t>
      </w:r>
      <w:r w:rsidR="009A7F3D">
        <w:rPr>
          <w:rFonts w:cs="Arial"/>
        </w:rPr>
        <w:t>n</w:t>
      </w:r>
      <w:r w:rsidR="00EC0A17">
        <w:rPr>
          <w:rFonts w:cs="Arial"/>
        </w:rPr>
        <w:t xml:space="preserve"> </w:t>
      </w:r>
      <w:r w:rsidRPr="003A2813">
        <w:rPr>
          <w:rFonts w:cs="Arial"/>
        </w:rPr>
        <w:t>wir</w:t>
      </w:r>
      <w:r w:rsidR="009E2A13">
        <w:rPr>
          <w:rFonts w:cs="Arial"/>
        </w:rPr>
        <w:t xml:space="preserve"> dabei auf </w:t>
      </w:r>
      <w:proofErr w:type="spellStart"/>
      <w:r w:rsidRPr="003A2813">
        <w:rPr>
          <w:rFonts w:cs="Arial"/>
        </w:rPr>
        <w:t>GitHub</w:t>
      </w:r>
      <w:proofErr w:type="spellEnd"/>
      <w:r w:rsidRPr="003A2813">
        <w:rPr>
          <w:rFonts w:cs="Arial"/>
        </w:rPr>
        <w:t>. Durch das gemeinsame Repository</w:t>
      </w:r>
      <w:r w:rsidR="0056784B">
        <w:rPr>
          <w:rFonts w:cs="Arial"/>
        </w:rPr>
        <w:t xml:space="preserve"> </w:t>
      </w:r>
      <w:r w:rsidRPr="003A2813">
        <w:rPr>
          <w:rFonts w:cs="Arial"/>
        </w:rPr>
        <w:t xml:space="preserve">waren Änderungen transparent sichtbar. </w:t>
      </w:r>
      <w:r w:rsidR="00756897" w:rsidRPr="003A2813">
        <w:rPr>
          <w:rFonts w:cs="Arial"/>
        </w:rPr>
        <w:t>Wir führten gegenseitig Reviews durch und konnten dadurch</w:t>
      </w:r>
      <w:r w:rsidR="008F2933">
        <w:rPr>
          <w:rFonts w:cs="Arial"/>
        </w:rPr>
        <w:t xml:space="preserve"> die Qualität des </w:t>
      </w:r>
      <w:r w:rsidR="00756897" w:rsidRPr="003A2813">
        <w:rPr>
          <w:rFonts w:cs="Arial"/>
        </w:rPr>
        <w:t>Code</w:t>
      </w:r>
      <w:r w:rsidR="008F2933">
        <w:rPr>
          <w:rFonts w:cs="Arial"/>
        </w:rPr>
        <w:t xml:space="preserve">s stetig </w:t>
      </w:r>
      <w:r w:rsidR="00756897" w:rsidRPr="003A2813">
        <w:rPr>
          <w:rFonts w:cs="Arial"/>
        </w:rPr>
        <w:t xml:space="preserve">verbessern. Lediglich Änderungen in </w:t>
      </w:r>
      <w:proofErr w:type="spellStart"/>
      <w:r w:rsidR="00756897" w:rsidRPr="003A2813">
        <w:rPr>
          <w:rFonts w:cs="Arial"/>
        </w:rPr>
        <w:t>Jupyter</w:t>
      </w:r>
      <w:proofErr w:type="spellEnd"/>
      <w:r w:rsidR="00756897" w:rsidRPr="003A2813">
        <w:rPr>
          <w:rFonts w:cs="Arial"/>
        </w:rPr>
        <w:t xml:space="preserve"> Notebook</w:t>
      </w:r>
      <w:r w:rsidR="009E2A13">
        <w:rPr>
          <w:rFonts w:cs="Arial"/>
        </w:rPr>
        <w:t>s sind</w:t>
      </w:r>
      <w:r w:rsidR="00756897" w:rsidRPr="003A2813">
        <w:rPr>
          <w:rFonts w:cs="Arial"/>
        </w:rPr>
        <w:t xml:space="preserve"> i</w:t>
      </w:r>
      <w:r w:rsidR="009E2A13">
        <w:rPr>
          <w:rFonts w:cs="Arial"/>
        </w:rPr>
        <w:t>n</w:t>
      </w:r>
      <w:r w:rsidR="00756897" w:rsidRPr="003A2813">
        <w:rPr>
          <w:rFonts w:cs="Arial"/>
        </w:rPr>
        <w:t xml:space="preserve"> </w:t>
      </w:r>
      <w:proofErr w:type="spellStart"/>
      <w:r w:rsidR="00756897" w:rsidRPr="003A2813">
        <w:rPr>
          <w:rFonts w:cs="Arial"/>
        </w:rPr>
        <w:t>Git</w:t>
      </w:r>
      <w:proofErr w:type="spellEnd"/>
      <w:r w:rsidR="00756897" w:rsidRPr="003A2813">
        <w:rPr>
          <w:rFonts w:cs="Arial"/>
        </w:rPr>
        <w:t xml:space="preserve"> nicht sehr gut nachvollziehbar, da nicht nur der </w:t>
      </w:r>
      <w:r w:rsidR="009E2A13">
        <w:rPr>
          <w:rFonts w:cs="Arial"/>
        </w:rPr>
        <w:t>Pyth</w:t>
      </w:r>
      <w:r w:rsidR="00756897" w:rsidRPr="003A2813">
        <w:rPr>
          <w:rFonts w:cs="Arial"/>
        </w:rPr>
        <w:t>on Code eingecheckt wird, sondern auch die zuletzt ausgeführten Daten und Resultate</w:t>
      </w:r>
      <w:r w:rsidR="00AB6C51" w:rsidRPr="003A2813">
        <w:rPr>
          <w:rFonts w:cs="Arial"/>
        </w:rPr>
        <w:t>, was zu vielen Differenzen führt.</w:t>
      </w:r>
    </w:p>
    <w:p w14:paraId="42CB374B" w14:textId="2F687654" w:rsidR="00EE1EBD" w:rsidRDefault="00CB151B" w:rsidP="00D97246">
      <w:pPr>
        <w:jc w:val="both"/>
        <w:rPr>
          <w:rFonts w:cs="Arial"/>
        </w:rPr>
      </w:pPr>
      <w:r w:rsidRPr="003A2813">
        <w:rPr>
          <w:rFonts w:cs="Arial"/>
        </w:rPr>
        <w:t xml:space="preserve">Als Entwicklungsumgebung versuchten wir zuerst mit Google </w:t>
      </w:r>
      <w:proofErr w:type="spellStart"/>
      <w:r w:rsidRPr="003A2813">
        <w:rPr>
          <w:rFonts w:cs="Arial"/>
        </w:rPr>
        <w:t>Colab</w:t>
      </w:r>
      <w:proofErr w:type="spellEnd"/>
      <w:r w:rsidRPr="003A2813">
        <w:rPr>
          <w:rFonts w:cs="Arial"/>
        </w:rPr>
        <w:t xml:space="preserve"> </w:t>
      </w:r>
      <w:r w:rsidR="00EC7CAB">
        <w:rPr>
          <w:rFonts w:cs="Arial"/>
        </w:rPr>
        <w:t>zu arbeiten</w:t>
      </w:r>
      <w:r w:rsidRPr="003A2813">
        <w:rPr>
          <w:rFonts w:cs="Arial"/>
        </w:rPr>
        <w:t xml:space="preserve">. </w:t>
      </w:r>
      <w:r w:rsidR="006C60DB">
        <w:rPr>
          <w:rFonts w:cs="Arial"/>
        </w:rPr>
        <w:t>Dabei stiessen wir jedoch auf Probleme (z.B.</w:t>
      </w:r>
      <w:r w:rsidR="0008080A">
        <w:rPr>
          <w:rFonts w:cs="Arial"/>
        </w:rPr>
        <w:t xml:space="preserve"> beim Trainieren der Neuronalen Netzwerke war die Performance nicht sehr berauschend)</w:t>
      </w:r>
      <w:r w:rsidR="009D3727" w:rsidRPr="003A2813">
        <w:rPr>
          <w:rFonts w:cs="Arial"/>
        </w:rPr>
        <w:t xml:space="preserve">. Weitere Tests mit </w:t>
      </w:r>
      <w:proofErr w:type="spellStart"/>
      <w:r w:rsidR="009D3727" w:rsidRPr="003A2813">
        <w:rPr>
          <w:rFonts w:cs="Arial"/>
        </w:rPr>
        <w:t>Ana</w:t>
      </w:r>
      <w:r w:rsidR="006C60DB">
        <w:rPr>
          <w:rFonts w:cs="Arial"/>
        </w:rPr>
        <w:t>c</w:t>
      </w:r>
      <w:r w:rsidR="009D3727" w:rsidRPr="003A2813">
        <w:rPr>
          <w:rFonts w:cs="Arial"/>
        </w:rPr>
        <w:t>onda</w:t>
      </w:r>
      <w:proofErr w:type="spellEnd"/>
      <w:r w:rsidR="009D3727" w:rsidRPr="003A2813">
        <w:rPr>
          <w:rFonts w:cs="Arial"/>
        </w:rPr>
        <w:t xml:space="preserve"> und </w:t>
      </w:r>
      <w:r w:rsidR="006C60DB">
        <w:rPr>
          <w:rFonts w:cs="Arial"/>
        </w:rPr>
        <w:t>de</w:t>
      </w:r>
      <w:r w:rsidR="00B856F9">
        <w:rPr>
          <w:rFonts w:cs="Arial"/>
        </w:rPr>
        <w:t>r</w:t>
      </w:r>
      <w:r w:rsidR="006C60DB">
        <w:rPr>
          <w:rFonts w:cs="Arial"/>
        </w:rPr>
        <w:t xml:space="preserve"> </w:t>
      </w:r>
      <w:r w:rsidR="009D3727" w:rsidRPr="003A2813">
        <w:rPr>
          <w:rFonts w:cs="Arial"/>
        </w:rPr>
        <w:t>Entwicklung im Browser brachten auch keine weiteren Verbesserungen</w:t>
      </w:r>
      <w:r w:rsidR="00B254EA">
        <w:rPr>
          <w:rFonts w:cs="Arial"/>
        </w:rPr>
        <w:t xml:space="preserve">. </w:t>
      </w:r>
      <w:r w:rsidR="009D3727" w:rsidRPr="003A2813">
        <w:rPr>
          <w:rFonts w:cs="Arial"/>
        </w:rPr>
        <w:t>Schlussendlich entschieden wir uns als Entwicklungsumgebung für Microsoft Visual Studio Code, da diese Entwicklungsumgebung viele nützliche Features wie Autovervollstä</w:t>
      </w:r>
      <w:r w:rsidR="00AF4688" w:rsidRPr="003A2813">
        <w:rPr>
          <w:rFonts w:cs="Arial"/>
        </w:rPr>
        <w:t xml:space="preserve">ndigung und </w:t>
      </w:r>
      <w:proofErr w:type="spellStart"/>
      <w:r w:rsidR="00AF4688" w:rsidRPr="003A2813">
        <w:rPr>
          <w:rFonts w:cs="Arial"/>
        </w:rPr>
        <w:t>Refactoring</w:t>
      </w:r>
      <w:proofErr w:type="spellEnd"/>
      <w:r w:rsidR="00AF4688" w:rsidRPr="003A2813">
        <w:rPr>
          <w:rFonts w:cs="Arial"/>
        </w:rPr>
        <w:t xml:space="preserve"> integriert</w:t>
      </w:r>
      <w:r w:rsidR="00B254EA">
        <w:rPr>
          <w:rFonts w:cs="Arial"/>
        </w:rPr>
        <w:t xml:space="preserve"> und Microsoft direkt </w:t>
      </w:r>
      <w:proofErr w:type="spellStart"/>
      <w:r w:rsidR="00B254EA">
        <w:rPr>
          <w:rFonts w:cs="Arial"/>
        </w:rPr>
        <w:t>Plugins</w:t>
      </w:r>
      <w:proofErr w:type="spellEnd"/>
      <w:r w:rsidR="00B254EA">
        <w:rPr>
          <w:rFonts w:cs="Arial"/>
        </w:rPr>
        <w:t xml:space="preserve"> für Python und </w:t>
      </w:r>
      <w:proofErr w:type="spellStart"/>
      <w:r w:rsidR="00B254EA">
        <w:rPr>
          <w:rFonts w:cs="Arial"/>
        </w:rPr>
        <w:t>Jupyter</w:t>
      </w:r>
      <w:proofErr w:type="spellEnd"/>
      <w:r w:rsidR="00B254EA">
        <w:rPr>
          <w:rFonts w:cs="Arial"/>
        </w:rPr>
        <w:t xml:space="preserve"> anbietet</w:t>
      </w:r>
      <w:r w:rsidR="00AF4688" w:rsidRPr="003A2813">
        <w:rPr>
          <w:rFonts w:cs="Arial"/>
        </w:rPr>
        <w:t xml:space="preserve">. Als Laufzeitumgebung wurde </w:t>
      </w:r>
      <w:proofErr w:type="spellStart"/>
      <w:r w:rsidR="00AF4688" w:rsidRPr="003A2813">
        <w:rPr>
          <w:rFonts w:cs="Arial"/>
        </w:rPr>
        <w:t>Anaconda</w:t>
      </w:r>
      <w:proofErr w:type="spellEnd"/>
      <w:r w:rsidR="00AF4688" w:rsidRPr="003A2813">
        <w:rPr>
          <w:rFonts w:cs="Arial"/>
        </w:rPr>
        <w:t xml:space="preserve"> verwendet als Remote Server in Visual Studio Code.</w:t>
      </w:r>
      <w:r w:rsidR="00756897" w:rsidRPr="003A2813">
        <w:rPr>
          <w:rFonts w:cs="Arial"/>
        </w:rPr>
        <w:t xml:space="preserve"> Visual Studio Code ist </w:t>
      </w:r>
      <w:r w:rsidR="00F860D4">
        <w:rPr>
          <w:rFonts w:cs="Arial"/>
        </w:rPr>
        <w:t xml:space="preserve">ein </w:t>
      </w:r>
      <w:r w:rsidR="00756897" w:rsidRPr="003A2813">
        <w:rPr>
          <w:rFonts w:cs="Arial"/>
        </w:rPr>
        <w:t>sehr flexib</w:t>
      </w:r>
      <w:r w:rsidR="00F860D4">
        <w:rPr>
          <w:rFonts w:cs="Arial"/>
        </w:rPr>
        <w:t>ler</w:t>
      </w:r>
      <w:r w:rsidR="00756897" w:rsidRPr="003A2813">
        <w:rPr>
          <w:rFonts w:cs="Arial"/>
        </w:rPr>
        <w:t xml:space="preserve"> und </w:t>
      </w:r>
      <w:r w:rsidR="00B35624">
        <w:rPr>
          <w:rFonts w:cs="Arial"/>
        </w:rPr>
        <w:t>umfangreich</w:t>
      </w:r>
      <w:r w:rsidR="00F860D4">
        <w:rPr>
          <w:rFonts w:cs="Arial"/>
        </w:rPr>
        <w:t>er</w:t>
      </w:r>
      <w:r w:rsidR="00B35624">
        <w:rPr>
          <w:rFonts w:cs="Arial"/>
        </w:rPr>
        <w:t xml:space="preserve"> </w:t>
      </w:r>
      <w:r w:rsidR="00F860D4">
        <w:rPr>
          <w:rFonts w:cs="Arial"/>
        </w:rPr>
        <w:t>Code Editor</w:t>
      </w:r>
      <w:r w:rsidR="00756897" w:rsidRPr="003A2813">
        <w:rPr>
          <w:rFonts w:cs="Arial"/>
        </w:rPr>
        <w:t xml:space="preserve">. </w:t>
      </w:r>
    </w:p>
    <w:p w14:paraId="45A8EBB8" w14:textId="47E19D7E" w:rsidR="00EE1EBD" w:rsidRPr="003A2813" w:rsidRDefault="00EE1EBD" w:rsidP="00D97246">
      <w:pPr>
        <w:pStyle w:val="Title"/>
        <w:jc w:val="both"/>
      </w:pPr>
      <w:r w:rsidRPr="003A2813">
        <w:t>Herausforderung</w:t>
      </w:r>
      <w:r w:rsidR="00DB760B">
        <w:t>en</w:t>
      </w:r>
      <w:r w:rsidR="006C6B7B">
        <w:t xml:space="preserve"> und persönliche Erfahrungen</w:t>
      </w:r>
    </w:p>
    <w:p w14:paraId="28484A9A" w14:textId="6289179A" w:rsidR="00AB6C51" w:rsidRPr="003A2813" w:rsidRDefault="00AB6C51" w:rsidP="00D97246">
      <w:pPr>
        <w:jc w:val="both"/>
        <w:rPr>
          <w:rFonts w:cs="Arial"/>
        </w:rPr>
      </w:pPr>
      <w:r w:rsidRPr="003A2813">
        <w:rPr>
          <w:rFonts w:cs="Arial"/>
        </w:rPr>
        <w:t>Die erste</w:t>
      </w:r>
      <w:r w:rsidR="00B77CCE">
        <w:rPr>
          <w:rFonts w:cs="Arial"/>
        </w:rPr>
        <w:t xml:space="preserve"> grosse</w:t>
      </w:r>
      <w:r w:rsidRPr="003A2813">
        <w:rPr>
          <w:rFonts w:cs="Arial"/>
        </w:rPr>
        <w:t xml:space="preserve"> Herausforderung war </w:t>
      </w:r>
      <w:r w:rsidR="00B77CCE">
        <w:rPr>
          <w:rFonts w:cs="Arial"/>
        </w:rPr>
        <w:t>das Besorgen der Daten</w:t>
      </w:r>
      <w:r w:rsidRPr="003A2813">
        <w:rPr>
          <w:rFonts w:cs="Arial"/>
        </w:rPr>
        <w:t xml:space="preserve">. </w:t>
      </w:r>
      <w:r w:rsidR="00B77CCE">
        <w:rPr>
          <w:rFonts w:cs="Arial"/>
        </w:rPr>
        <w:t xml:space="preserve">Daten aus unserem Geschäftsumfeld waren schwierig </w:t>
      </w:r>
      <w:r w:rsidR="00BF7941">
        <w:rPr>
          <w:rFonts w:cs="Arial"/>
        </w:rPr>
        <w:t>aufzutreiben</w:t>
      </w:r>
      <w:r w:rsidR="00B77CCE">
        <w:rPr>
          <w:rFonts w:cs="Arial"/>
        </w:rPr>
        <w:t xml:space="preserve"> aufgrund von Datenschutz und administrativen Hürden. </w:t>
      </w:r>
      <w:r w:rsidRPr="003A2813">
        <w:rPr>
          <w:rFonts w:cs="Arial"/>
        </w:rPr>
        <w:t xml:space="preserve">Wir wollten </w:t>
      </w:r>
      <w:r w:rsidR="00B77CCE">
        <w:rPr>
          <w:rFonts w:cs="Arial"/>
        </w:rPr>
        <w:t>ursprünglich</w:t>
      </w:r>
      <w:r w:rsidRPr="003A2813">
        <w:rPr>
          <w:rFonts w:cs="Arial"/>
        </w:rPr>
        <w:t xml:space="preserve"> Kundendaten von CSS</w:t>
      </w:r>
      <w:r w:rsidR="0049632A">
        <w:rPr>
          <w:rFonts w:cs="Arial"/>
        </w:rPr>
        <w:t>-</w:t>
      </w:r>
      <w:r w:rsidRPr="003A2813">
        <w:rPr>
          <w:rFonts w:cs="Arial"/>
        </w:rPr>
        <w:t>Kunden klassifizieren</w:t>
      </w:r>
      <w:r w:rsidR="00B77CCE">
        <w:rPr>
          <w:rFonts w:cs="Arial"/>
        </w:rPr>
        <w:t>. Also entschieden wird uns für öffentlich zugängliche Daten (vom Bund). Da erschienen uns die COVID-19 Daten aufgrund ihrer Aktualität sehr geeignet.</w:t>
      </w:r>
    </w:p>
    <w:p w14:paraId="78A651E7" w14:textId="4F445598" w:rsidR="00AB6C51" w:rsidRPr="003A2813" w:rsidRDefault="00AB6C51" w:rsidP="00D97246">
      <w:pPr>
        <w:jc w:val="both"/>
        <w:rPr>
          <w:rFonts w:cs="Arial"/>
        </w:rPr>
      </w:pPr>
      <w:r w:rsidRPr="003A2813">
        <w:rPr>
          <w:rFonts w:cs="Arial"/>
        </w:rPr>
        <w:t xml:space="preserve">Die Datenaufbereitung gestaltete </w:t>
      </w:r>
      <w:r w:rsidR="00591F38">
        <w:rPr>
          <w:rFonts w:cs="Arial"/>
        </w:rPr>
        <w:t xml:space="preserve">sich </w:t>
      </w:r>
      <w:r w:rsidR="0013061B">
        <w:rPr>
          <w:rFonts w:cs="Arial"/>
        </w:rPr>
        <w:t>a</w:t>
      </w:r>
      <w:r w:rsidRPr="003A2813">
        <w:rPr>
          <w:rFonts w:cs="Arial"/>
        </w:rPr>
        <w:t>ufwändiger als geplant</w:t>
      </w:r>
      <w:r w:rsidR="0013061B">
        <w:rPr>
          <w:rFonts w:cs="Arial"/>
        </w:rPr>
        <w:t>. Rund 75% der Zeit wurde für die Datenaufbereitung aufgewendet. Uns wurde</w:t>
      </w:r>
      <w:r w:rsidR="00C41A87">
        <w:rPr>
          <w:rFonts w:cs="Arial"/>
        </w:rPr>
        <w:t xml:space="preserve"> </w:t>
      </w:r>
      <w:r w:rsidR="0013061B">
        <w:rPr>
          <w:rFonts w:cs="Arial"/>
        </w:rPr>
        <w:t>klar,</w:t>
      </w:r>
      <w:r w:rsidRPr="003A2813">
        <w:rPr>
          <w:rFonts w:cs="Arial"/>
        </w:rPr>
        <w:t xml:space="preserve"> wie wichtig </w:t>
      </w:r>
      <w:r w:rsidR="00C04577">
        <w:rPr>
          <w:rFonts w:cs="Arial"/>
        </w:rPr>
        <w:t>die Qualität der</w:t>
      </w:r>
      <w:r w:rsidRPr="003A2813">
        <w:rPr>
          <w:rFonts w:cs="Arial"/>
        </w:rPr>
        <w:t xml:space="preserve"> Daten </w:t>
      </w:r>
      <w:r w:rsidR="0013061B">
        <w:rPr>
          <w:rFonts w:cs="Arial"/>
        </w:rPr>
        <w:t xml:space="preserve">für </w:t>
      </w:r>
      <w:r w:rsidR="00BB24B8">
        <w:rPr>
          <w:rFonts w:cs="Arial"/>
        </w:rPr>
        <w:t xml:space="preserve">eine gute Performance der Modelle </w:t>
      </w:r>
      <w:r w:rsidR="000357A0">
        <w:rPr>
          <w:rFonts w:cs="Arial"/>
        </w:rPr>
        <w:t>ist</w:t>
      </w:r>
      <w:r w:rsidR="0097184B">
        <w:rPr>
          <w:rFonts w:cs="Arial"/>
        </w:rPr>
        <w:t>.</w:t>
      </w:r>
    </w:p>
    <w:p w14:paraId="1FFE0473" w14:textId="7B08AFEE" w:rsidR="007C17B5" w:rsidRDefault="004A7CC9" w:rsidP="00D97246">
      <w:pPr>
        <w:jc w:val="both"/>
        <w:rPr>
          <w:rFonts w:cs="Arial"/>
        </w:rPr>
      </w:pPr>
      <w:r>
        <w:rPr>
          <w:rFonts w:cs="Arial"/>
        </w:rPr>
        <w:t xml:space="preserve">Die </w:t>
      </w:r>
      <w:r w:rsidR="007C17B5">
        <w:rPr>
          <w:rFonts w:cs="Arial"/>
        </w:rPr>
        <w:t>Optimierung der Hyperparameter</w:t>
      </w:r>
      <w:r>
        <w:rPr>
          <w:rFonts w:cs="Arial"/>
        </w:rPr>
        <w:t xml:space="preserve"> der Neuronalen Netze</w:t>
      </w:r>
      <w:r w:rsidR="00B01DCD">
        <w:rPr>
          <w:rFonts w:cs="Arial"/>
        </w:rPr>
        <w:t xml:space="preserve"> stellte eine weitere Herausforderung dar. </w:t>
      </w:r>
      <w:r w:rsidR="002C4688">
        <w:rPr>
          <w:rFonts w:cs="Arial"/>
        </w:rPr>
        <w:t>Wir mussten schnell feststellen, dass d</w:t>
      </w:r>
      <w:r w:rsidR="00584081">
        <w:rPr>
          <w:rFonts w:cs="Arial"/>
        </w:rPr>
        <w:t>as Tuning mittels</w:t>
      </w:r>
      <w:r w:rsidR="002C4688">
        <w:rPr>
          <w:rFonts w:cs="Arial"/>
        </w:rPr>
        <w:t xml:space="preserve"> </w:t>
      </w:r>
      <w:proofErr w:type="spellStart"/>
      <w:r w:rsidR="002C4688">
        <w:rPr>
          <w:rFonts w:cs="Arial"/>
        </w:rPr>
        <w:t>GridSearch</w:t>
      </w:r>
      <w:proofErr w:type="spellEnd"/>
      <w:r w:rsidR="002C4688">
        <w:rPr>
          <w:rFonts w:cs="Arial"/>
        </w:rPr>
        <w:t xml:space="preserve"> </w:t>
      </w:r>
      <w:r w:rsidR="00584081">
        <w:rPr>
          <w:rFonts w:cs="Arial"/>
        </w:rPr>
        <w:t xml:space="preserve">bei </w:t>
      </w:r>
      <w:r w:rsidR="00153E5F">
        <w:rPr>
          <w:rFonts w:cs="Arial"/>
        </w:rPr>
        <w:t xml:space="preserve">mehreren </w:t>
      </w:r>
      <w:r w:rsidR="002C4688">
        <w:rPr>
          <w:rFonts w:cs="Arial"/>
        </w:rPr>
        <w:t xml:space="preserve">möglichen Werten pro Hyperparameter </w:t>
      </w:r>
      <w:r w:rsidR="00584081">
        <w:rPr>
          <w:rFonts w:cs="Arial"/>
        </w:rPr>
        <w:t>schon ins Unermessliche läuft</w:t>
      </w:r>
      <w:r w:rsidR="0051396A">
        <w:rPr>
          <w:rFonts w:cs="Arial"/>
        </w:rPr>
        <w:t xml:space="preserve"> (Rechner mit </w:t>
      </w:r>
      <w:proofErr w:type="spellStart"/>
      <w:r w:rsidR="0051396A">
        <w:rPr>
          <w:rFonts w:cs="Arial"/>
        </w:rPr>
        <w:t>N</w:t>
      </w:r>
      <w:r w:rsidR="0051396A" w:rsidRPr="0051396A">
        <w:rPr>
          <w:rFonts w:cs="Arial"/>
        </w:rPr>
        <w:t>vidia</w:t>
      </w:r>
      <w:proofErr w:type="spellEnd"/>
      <w:r w:rsidR="0051396A" w:rsidRPr="0051396A">
        <w:rPr>
          <w:rFonts w:cs="Arial"/>
        </w:rPr>
        <w:t xml:space="preserve"> </w:t>
      </w:r>
      <w:proofErr w:type="spellStart"/>
      <w:r w:rsidR="0051396A">
        <w:rPr>
          <w:rFonts w:cs="Arial"/>
        </w:rPr>
        <w:t>G</w:t>
      </w:r>
      <w:r w:rsidR="0051396A" w:rsidRPr="0051396A">
        <w:rPr>
          <w:rFonts w:cs="Arial"/>
        </w:rPr>
        <w:t>e</w:t>
      </w:r>
      <w:r w:rsidR="0051396A">
        <w:rPr>
          <w:rFonts w:cs="Arial"/>
        </w:rPr>
        <w:t>F</w:t>
      </w:r>
      <w:r w:rsidR="0051396A" w:rsidRPr="0051396A">
        <w:rPr>
          <w:rFonts w:cs="Arial"/>
        </w:rPr>
        <w:t>orce</w:t>
      </w:r>
      <w:proofErr w:type="spellEnd"/>
      <w:r w:rsidR="0051396A" w:rsidRPr="0051396A">
        <w:rPr>
          <w:rFonts w:cs="Arial"/>
        </w:rPr>
        <w:t xml:space="preserve"> </w:t>
      </w:r>
      <w:r w:rsidR="0051396A">
        <w:rPr>
          <w:rFonts w:cs="Arial"/>
        </w:rPr>
        <w:t>RTX</w:t>
      </w:r>
      <w:r w:rsidR="0051396A" w:rsidRPr="0051396A">
        <w:rPr>
          <w:rFonts w:cs="Arial"/>
        </w:rPr>
        <w:t xml:space="preserve"> 3070</w:t>
      </w:r>
      <w:r w:rsidR="0051396A">
        <w:rPr>
          <w:rFonts w:cs="Arial"/>
        </w:rPr>
        <w:t xml:space="preserve"> Grafikkarte hatte n</w:t>
      </w:r>
      <w:r w:rsidR="00EE7C3F">
        <w:rPr>
          <w:rFonts w:cs="Arial"/>
        </w:rPr>
        <w:t>ac</w:t>
      </w:r>
      <w:r w:rsidR="0051396A">
        <w:rPr>
          <w:rFonts w:cs="Arial"/>
        </w:rPr>
        <w:t xml:space="preserve">h einem Tag noch kein Resultat ausgegeben). </w:t>
      </w:r>
      <w:r w:rsidR="00EE7C3F">
        <w:rPr>
          <w:rFonts w:cs="Arial"/>
        </w:rPr>
        <w:t xml:space="preserve">Somit mussten wir uns auf einige wenige mögliche Werte </w:t>
      </w:r>
      <w:r w:rsidR="00874BC7">
        <w:rPr>
          <w:rFonts w:cs="Arial"/>
        </w:rPr>
        <w:t>beschränken.</w:t>
      </w:r>
    </w:p>
    <w:p w14:paraId="4603B7E3" w14:textId="04B98717" w:rsidR="005D1E19" w:rsidRPr="003A2813" w:rsidRDefault="005D1E19" w:rsidP="00D97246">
      <w:pPr>
        <w:jc w:val="both"/>
        <w:rPr>
          <w:rFonts w:cs="Arial"/>
        </w:rPr>
      </w:pPr>
      <w:r>
        <w:rPr>
          <w:rFonts w:cs="Arial"/>
        </w:rPr>
        <w:t xml:space="preserve">Schliesslich war das Splitten der Daten in Trainings- und Testdaten und insbesondere in </w:t>
      </w:r>
      <w:proofErr w:type="spellStart"/>
      <w:r>
        <w:rPr>
          <w:rFonts w:cs="Arial"/>
        </w:rPr>
        <w:t>Subsets</w:t>
      </w:r>
      <w:proofErr w:type="spellEnd"/>
      <w:r>
        <w:rPr>
          <w:rFonts w:cs="Arial"/>
        </w:rPr>
        <w:t xml:space="preserve"> für die Cross-Validation eine grosse Challenge</w:t>
      </w:r>
      <w:r w:rsidR="0017499D">
        <w:rPr>
          <w:rFonts w:cs="Arial"/>
        </w:rPr>
        <w:t xml:space="preserve"> (da es sich um Time Series Daten handelt)</w:t>
      </w:r>
      <w:r>
        <w:rPr>
          <w:rFonts w:cs="Arial"/>
        </w:rPr>
        <w:t>. Hier half un</w:t>
      </w:r>
      <w:r w:rsidR="0061111B">
        <w:rPr>
          <w:rFonts w:cs="Arial"/>
        </w:rPr>
        <w:t>s</w:t>
      </w:r>
      <w:r>
        <w:rPr>
          <w:rFonts w:cs="Arial"/>
        </w:rPr>
        <w:t xml:space="preserve"> vor allem der Medium Beitrag von </w:t>
      </w:r>
      <w:proofErr w:type="spellStart"/>
      <w:r w:rsidRPr="003A2813">
        <w:rPr>
          <w:rFonts w:cs="Arial"/>
        </w:rPr>
        <w:t>Keita</w:t>
      </w:r>
      <w:proofErr w:type="spellEnd"/>
      <w:r w:rsidRPr="003A2813">
        <w:rPr>
          <w:rFonts w:cs="Arial"/>
        </w:rPr>
        <w:t xml:space="preserve"> </w:t>
      </w:r>
      <w:proofErr w:type="spellStart"/>
      <w:r w:rsidRPr="003A2813">
        <w:rPr>
          <w:rFonts w:cs="Arial"/>
        </w:rPr>
        <w:t>Miyaki</w:t>
      </w:r>
      <w:proofErr w:type="spellEnd"/>
      <w:r w:rsidRPr="003A2813">
        <w:rPr>
          <w:rFonts w:cs="Arial"/>
        </w:rPr>
        <w:t xml:space="preserve"> </w:t>
      </w:r>
      <w:r w:rsidR="00792CCC">
        <w:rPr>
          <w:rFonts w:cs="Arial"/>
        </w:rPr>
        <w:fldChar w:fldCharType="begin"/>
      </w:r>
      <w:r w:rsidR="008025A0">
        <w:rPr>
          <w:rFonts w:cs="Arial"/>
        </w:rPr>
        <w:instrText xml:space="preserve"> ADDIN ZOTERO_ITEM CSL_CITATION {"citationID":"o1nNbuO7","properties":{"formattedCitation":"[3]","plainCitation":"[3]","noteIndex":0},"citationItems":[{"id":109,"uris":["http://zotero.org/users/local/6BkV1xJ5/items/D2RLJNL8"],"uri":["http://zotero.org/users/local/6BkV1xJ5/items/D2RLJNL8"],"itemData":{"id":109,"type":"webpage","title":"Time Series Split with Scikit-learn","URL":"https://medium.com/keita-starts-data-science/time-series-split-with-scikit-learn-74f5be38489e","author":[{"family":"Miyaki","given":"Keita"}],"accessed":{"date-parts":[["2022",1,3]]},"issued":{"date-parts":[["2019",8,16]]}}}],"schema":"https://github.com/citation-style-language/schema/raw/master/csl-citation.json"} </w:instrText>
      </w:r>
      <w:r w:rsidR="00792CCC">
        <w:rPr>
          <w:rFonts w:cs="Arial"/>
        </w:rPr>
        <w:fldChar w:fldCharType="separate"/>
      </w:r>
      <w:r w:rsidR="008025A0">
        <w:rPr>
          <w:rFonts w:cs="Arial"/>
          <w:noProof/>
        </w:rPr>
        <w:t>[3]</w:t>
      </w:r>
      <w:r w:rsidR="00792CCC">
        <w:rPr>
          <w:rFonts w:cs="Arial"/>
        </w:rPr>
        <w:fldChar w:fldCharType="end"/>
      </w:r>
      <w:r w:rsidRPr="003A2813">
        <w:rPr>
          <w:rFonts w:cs="Arial"/>
        </w:rPr>
        <w:t xml:space="preserve"> </w:t>
      </w:r>
      <w:r w:rsidR="00A36D6C">
        <w:rPr>
          <w:rFonts w:cs="Arial"/>
        </w:rPr>
        <w:t xml:space="preserve">weiter, um das Splitten mittels </w:t>
      </w:r>
      <w:proofErr w:type="spellStart"/>
      <w:r w:rsidR="00A36D6C">
        <w:rPr>
          <w:rFonts w:cs="Arial"/>
        </w:rPr>
        <w:t>TimeSeriesSplit</w:t>
      </w:r>
      <w:proofErr w:type="spellEnd"/>
      <w:r w:rsidR="00A36D6C">
        <w:rPr>
          <w:rFonts w:cs="Arial"/>
        </w:rPr>
        <w:t xml:space="preserve"> von </w:t>
      </w:r>
      <w:proofErr w:type="spellStart"/>
      <w:r w:rsidR="00A36D6C">
        <w:rPr>
          <w:rFonts w:cs="Arial"/>
        </w:rPr>
        <w:t>sklearn</w:t>
      </w:r>
      <w:proofErr w:type="spellEnd"/>
      <w:r w:rsidR="00A36D6C">
        <w:rPr>
          <w:rFonts w:cs="Arial"/>
        </w:rPr>
        <w:t xml:space="preserve"> zu verstehen.</w:t>
      </w:r>
    </w:p>
    <w:p w14:paraId="0F137C1D" w14:textId="506B3E32" w:rsidR="00EE1EBD" w:rsidRPr="003A2813" w:rsidRDefault="00983845" w:rsidP="00D97246">
      <w:pPr>
        <w:pStyle w:val="Title"/>
        <w:jc w:val="both"/>
      </w:pPr>
      <w:r>
        <w:t>Resultate</w:t>
      </w:r>
    </w:p>
    <w:p w14:paraId="15414E8F" w14:textId="6707A784" w:rsidR="00CB71E3" w:rsidRDefault="00215464" w:rsidP="00D97246">
      <w:pPr>
        <w:jc w:val="both"/>
        <w:rPr>
          <w:rFonts w:cs="Arial"/>
        </w:rPr>
      </w:pPr>
      <w:r>
        <w:rPr>
          <w:rFonts w:cs="Arial"/>
        </w:rPr>
        <w:t>Folgende Resul</w:t>
      </w:r>
      <w:r w:rsidR="00B3769D">
        <w:rPr>
          <w:rFonts w:cs="Arial"/>
        </w:rPr>
        <w:t>tate können wir festhalten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63"/>
        <w:gridCol w:w="1985"/>
        <w:gridCol w:w="1843"/>
        <w:gridCol w:w="1984"/>
      </w:tblGrid>
      <w:tr w:rsidR="00CC203D" w14:paraId="0588B3F9" w14:textId="2EAA515A" w:rsidTr="008E5BBE">
        <w:tc>
          <w:tcPr>
            <w:tcW w:w="2263" w:type="dxa"/>
          </w:tcPr>
          <w:p w14:paraId="3D74384C" w14:textId="4C6E9290" w:rsidR="00CC203D" w:rsidRPr="004A5406" w:rsidRDefault="00CC203D" w:rsidP="00D97246">
            <w:pPr>
              <w:jc w:val="both"/>
              <w:rPr>
                <w:rFonts w:cs="Arial"/>
                <w:sz w:val="16"/>
                <w:szCs w:val="16"/>
              </w:rPr>
            </w:pPr>
            <w:r w:rsidRPr="004A5406">
              <w:rPr>
                <w:rFonts w:cs="Arial"/>
                <w:sz w:val="16"/>
                <w:szCs w:val="16"/>
              </w:rPr>
              <w:t>Algorithmus</w:t>
            </w:r>
          </w:p>
        </w:tc>
        <w:tc>
          <w:tcPr>
            <w:tcW w:w="1985" w:type="dxa"/>
          </w:tcPr>
          <w:p w14:paraId="2EA07EF9" w14:textId="2F07CEA7" w:rsidR="00CC203D" w:rsidRPr="004A5406" w:rsidRDefault="00CC203D" w:rsidP="00D97246">
            <w:pPr>
              <w:jc w:val="both"/>
              <w:rPr>
                <w:rFonts w:cs="Arial"/>
                <w:sz w:val="16"/>
                <w:szCs w:val="16"/>
              </w:rPr>
            </w:pPr>
            <w:r w:rsidRPr="004A5406">
              <w:rPr>
                <w:rFonts w:cs="Arial"/>
                <w:sz w:val="16"/>
                <w:szCs w:val="16"/>
              </w:rPr>
              <w:t>Performance (MSE)</w:t>
            </w:r>
          </w:p>
        </w:tc>
        <w:tc>
          <w:tcPr>
            <w:tcW w:w="1843" w:type="dxa"/>
          </w:tcPr>
          <w:p w14:paraId="5E33D53F" w14:textId="6E1060BC" w:rsidR="00CC203D" w:rsidRPr="004A5406" w:rsidRDefault="00CC203D" w:rsidP="00D97246">
            <w:pPr>
              <w:jc w:val="both"/>
              <w:rPr>
                <w:rFonts w:cs="Arial"/>
                <w:sz w:val="16"/>
                <w:szCs w:val="16"/>
              </w:rPr>
            </w:pPr>
            <w:r w:rsidRPr="004A5406">
              <w:rPr>
                <w:rFonts w:cs="Arial"/>
                <w:sz w:val="16"/>
                <w:szCs w:val="16"/>
              </w:rPr>
              <w:t>Laufzeit für Training</w:t>
            </w:r>
          </w:p>
        </w:tc>
        <w:tc>
          <w:tcPr>
            <w:tcW w:w="1984" w:type="dxa"/>
          </w:tcPr>
          <w:p w14:paraId="34809F85" w14:textId="6BF25F25" w:rsidR="00CC203D" w:rsidRPr="004A5406" w:rsidRDefault="00CC203D" w:rsidP="00D97246">
            <w:pPr>
              <w:jc w:val="both"/>
              <w:rPr>
                <w:rFonts w:cs="Arial"/>
                <w:sz w:val="16"/>
                <w:szCs w:val="16"/>
              </w:rPr>
            </w:pPr>
            <w:r w:rsidRPr="004A5406">
              <w:rPr>
                <w:rFonts w:cs="Arial"/>
                <w:sz w:val="16"/>
                <w:szCs w:val="16"/>
              </w:rPr>
              <w:t xml:space="preserve">Laufzeit für </w:t>
            </w:r>
            <w:proofErr w:type="spellStart"/>
            <w:r w:rsidRPr="004A5406">
              <w:rPr>
                <w:rFonts w:cs="Arial"/>
                <w:sz w:val="16"/>
                <w:szCs w:val="16"/>
              </w:rPr>
              <w:t>Prediction</w:t>
            </w:r>
            <w:proofErr w:type="spellEnd"/>
          </w:p>
        </w:tc>
      </w:tr>
      <w:tr w:rsidR="00CC203D" w14:paraId="3F5CE224" w14:textId="2ABB6A70" w:rsidTr="008E5BBE">
        <w:tc>
          <w:tcPr>
            <w:tcW w:w="2263" w:type="dxa"/>
          </w:tcPr>
          <w:p w14:paraId="686D0204" w14:textId="1C1FEC31" w:rsidR="00CC203D" w:rsidRPr="004A5406" w:rsidRDefault="00CC203D" w:rsidP="00D97246">
            <w:pPr>
              <w:jc w:val="both"/>
              <w:rPr>
                <w:rFonts w:cs="Arial"/>
                <w:sz w:val="16"/>
                <w:szCs w:val="16"/>
              </w:rPr>
            </w:pPr>
            <w:proofErr w:type="spellStart"/>
            <w:r w:rsidRPr="004A5406">
              <w:rPr>
                <w:rFonts w:cs="Arial"/>
                <w:sz w:val="16"/>
                <w:szCs w:val="16"/>
              </w:rPr>
              <w:t>Polynomiale</w:t>
            </w:r>
            <w:proofErr w:type="spellEnd"/>
            <w:r w:rsidRPr="004A5406">
              <w:rPr>
                <w:rFonts w:cs="Arial"/>
                <w:sz w:val="16"/>
                <w:szCs w:val="16"/>
              </w:rPr>
              <w:t xml:space="preserve"> Regression</w:t>
            </w:r>
          </w:p>
        </w:tc>
        <w:tc>
          <w:tcPr>
            <w:tcW w:w="1985" w:type="dxa"/>
          </w:tcPr>
          <w:p w14:paraId="38F333E3" w14:textId="7BDB6FE7" w:rsidR="00CC203D" w:rsidRPr="004A5406" w:rsidRDefault="00CC203D" w:rsidP="00D97246">
            <w:pPr>
              <w:jc w:val="both"/>
              <w:rPr>
                <w:rFonts w:cs="Arial"/>
                <w:sz w:val="16"/>
                <w:szCs w:val="16"/>
              </w:rPr>
            </w:pPr>
            <w:r w:rsidRPr="004A5406">
              <w:rPr>
                <w:rFonts w:cs="Arial"/>
                <w:sz w:val="16"/>
                <w:szCs w:val="16"/>
              </w:rPr>
              <w:t>0.0266</w:t>
            </w:r>
          </w:p>
        </w:tc>
        <w:tc>
          <w:tcPr>
            <w:tcW w:w="1843" w:type="dxa"/>
          </w:tcPr>
          <w:p w14:paraId="651A5C89" w14:textId="2206862F" w:rsidR="00CC203D" w:rsidRPr="004A5406" w:rsidRDefault="00CC203D" w:rsidP="00D97246">
            <w:pPr>
              <w:jc w:val="both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0.0030s</w:t>
            </w:r>
          </w:p>
        </w:tc>
        <w:tc>
          <w:tcPr>
            <w:tcW w:w="1984" w:type="dxa"/>
          </w:tcPr>
          <w:p w14:paraId="2131048B" w14:textId="6F567C48" w:rsidR="00CC203D" w:rsidRPr="004A5406" w:rsidRDefault="00CC203D" w:rsidP="00D97246">
            <w:pPr>
              <w:jc w:val="both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0.0116s</w:t>
            </w:r>
          </w:p>
        </w:tc>
      </w:tr>
      <w:tr w:rsidR="00CC203D" w14:paraId="6B787229" w14:textId="58EF1C85" w:rsidTr="008E5BBE">
        <w:tc>
          <w:tcPr>
            <w:tcW w:w="2263" w:type="dxa"/>
          </w:tcPr>
          <w:p w14:paraId="695C47E8" w14:textId="0B5E4010" w:rsidR="00CC203D" w:rsidRPr="004A5406" w:rsidRDefault="00CC203D" w:rsidP="00D97246">
            <w:pPr>
              <w:jc w:val="both"/>
              <w:rPr>
                <w:rFonts w:cs="Arial"/>
                <w:sz w:val="16"/>
                <w:szCs w:val="16"/>
              </w:rPr>
            </w:pPr>
            <w:r w:rsidRPr="004A5406">
              <w:rPr>
                <w:rFonts w:cs="Arial"/>
                <w:sz w:val="16"/>
                <w:szCs w:val="16"/>
              </w:rPr>
              <w:t>CNN</w:t>
            </w:r>
          </w:p>
        </w:tc>
        <w:tc>
          <w:tcPr>
            <w:tcW w:w="1985" w:type="dxa"/>
          </w:tcPr>
          <w:p w14:paraId="143F7E67" w14:textId="1A01E4EF" w:rsidR="00CC203D" w:rsidRPr="004A5406" w:rsidRDefault="00CC203D" w:rsidP="00D97246">
            <w:pPr>
              <w:jc w:val="both"/>
              <w:rPr>
                <w:rFonts w:cs="Arial"/>
                <w:sz w:val="16"/>
                <w:szCs w:val="16"/>
              </w:rPr>
            </w:pPr>
            <w:r w:rsidRPr="004A5406">
              <w:rPr>
                <w:rFonts w:cs="Arial"/>
                <w:sz w:val="16"/>
                <w:szCs w:val="16"/>
              </w:rPr>
              <w:t>0.0427</w:t>
            </w:r>
          </w:p>
        </w:tc>
        <w:tc>
          <w:tcPr>
            <w:tcW w:w="1843" w:type="dxa"/>
          </w:tcPr>
          <w:p w14:paraId="62E0F734" w14:textId="16B24D4C" w:rsidR="00CC203D" w:rsidRPr="004A5406" w:rsidRDefault="00CC203D" w:rsidP="00D97246">
            <w:pPr>
              <w:jc w:val="both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15.9702s</w:t>
            </w:r>
          </w:p>
        </w:tc>
        <w:tc>
          <w:tcPr>
            <w:tcW w:w="1984" w:type="dxa"/>
          </w:tcPr>
          <w:p w14:paraId="2FF381ED" w14:textId="6158E3AB" w:rsidR="00CC203D" w:rsidRPr="004A5406" w:rsidRDefault="00CC203D" w:rsidP="00D97246">
            <w:pPr>
              <w:jc w:val="both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0.0747s</w:t>
            </w:r>
          </w:p>
        </w:tc>
      </w:tr>
      <w:tr w:rsidR="00CC203D" w14:paraId="078DA824" w14:textId="1392EE84" w:rsidTr="008E5BBE">
        <w:tc>
          <w:tcPr>
            <w:tcW w:w="2263" w:type="dxa"/>
          </w:tcPr>
          <w:p w14:paraId="06C07ACC" w14:textId="0B24379A" w:rsidR="00CC203D" w:rsidRPr="004A5406" w:rsidRDefault="00CC203D" w:rsidP="00D97246">
            <w:pPr>
              <w:jc w:val="both"/>
              <w:rPr>
                <w:rFonts w:cs="Arial"/>
                <w:sz w:val="16"/>
                <w:szCs w:val="16"/>
              </w:rPr>
            </w:pPr>
            <w:r w:rsidRPr="004A5406">
              <w:rPr>
                <w:rFonts w:cs="Arial"/>
                <w:sz w:val="16"/>
                <w:szCs w:val="16"/>
              </w:rPr>
              <w:t>LSTM</w:t>
            </w:r>
          </w:p>
        </w:tc>
        <w:tc>
          <w:tcPr>
            <w:tcW w:w="1985" w:type="dxa"/>
          </w:tcPr>
          <w:p w14:paraId="213386CE" w14:textId="02F59C3C" w:rsidR="00CC203D" w:rsidRPr="004A5406" w:rsidRDefault="00CC203D" w:rsidP="00D97246">
            <w:pPr>
              <w:jc w:val="both"/>
              <w:rPr>
                <w:rFonts w:cs="Arial"/>
                <w:sz w:val="16"/>
                <w:szCs w:val="16"/>
              </w:rPr>
            </w:pPr>
            <w:r w:rsidRPr="004A5406">
              <w:rPr>
                <w:rFonts w:cs="Arial"/>
                <w:sz w:val="16"/>
                <w:szCs w:val="16"/>
              </w:rPr>
              <w:t>0.0205</w:t>
            </w:r>
          </w:p>
        </w:tc>
        <w:tc>
          <w:tcPr>
            <w:tcW w:w="1843" w:type="dxa"/>
          </w:tcPr>
          <w:p w14:paraId="50C74422" w14:textId="4C5D1772" w:rsidR="00CC203D" w:rsidRPr="004A5406" w:rsidRDefault="00CC203D" w:rsidP="00D97246">
            <w:pPr>
              <w:jc w:val="both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57.6358s</w:t>
            </w:r>
          </w:p>
        </w:tc>
        <w:tc>
          <w:tcPr>
            <w:tcW w:w="1984" w:type="dxa"/>
          </w:tcPr>
          <w:p w14:paraId="53BBE958" w14:textId="403742C9" w:rsidR="00CC203D" w:rsidRPr="004A5406" w:rsidRDefault="00CC203D" w:rsidP="00D97246">
            <w:pPr>
              <w:jc w:val="both"/>
              <w:rPr>
                <w:rFonts w:cs="Arial"/>
                <w:sz w:val="16"/>
                <w:szCs w:val="16"/>
              </w:rPr>
            </w:pPr>
            <w:r>
              <w:rPr>
                <w:rFonts w:cs="Arial"/>
                <w:sz w:val="16"/>
                <w:szCs w:val="16"/>
              </w:rPr>
              <w:t>0.1137s</w:t>
            </w:r>
          </w:p>
        </w:tc>
      </w:tr>
    </w:tbl>
    <w:p w14:paraId="2BB25316" w14:textId="77777777" w:rsidR="004F1940" w:rsidRDefault="004F1940" w:rsidP="00D97246">
      <w:pPr>
        <w:jc w:val="both"/>
        <w:rPr>
          <w:rFonts w:cs="Arial"/>
        </w:rPr>
      </w:pPr>
    </w:p>
    <w:p w14:paraId="3F99D55B" w14:textId="57B35143" w:rsidR="00EE1EBD" w:rsidRPr="003A2813" w:rsidRDefault="00A92217" w:rsidP="00D97246">
      <w:pPr>
        <w:pStyle w:val="Title"/>
        <w:jc w:val="both"/>
      </w:pPr>
      <w:r>
        <w:t>Fazit</w:t>
      </w:r>
    </w:p>
    <w:p w14:paraId="5CE6C05E" w14:textId="67C85623" w:rsidR="001664FE" w:rsidRDefault="008479A5" w:rsidP="00D97246">
      <w:pPr>
        <w:jc w:val="both"/>
        <w:rPr>
          <w:rFonts w:cs="Arial"/>
        </w:rPr>
      </w:pPr>
      <w:r>
        <w:rPr>
          <w:rFonts w:cs="Arial"/>
        </w:rPr>
        <w:t>Unsere Messungen zeigen auf, dass das LSTM bezüglich der Performance d</w:t>
      </w:r>
      <w:r w:rsidR="003A71E0">
        <w:rPr>
          <w:rFonts w:cs="Arial"/>
        </w:rPr>
        <w:t>as beste Modell für unser Anwendungszweck ist.</w:t>
      </w:r>
      <w:r w:rsidR="005C49D3">
        <w:rPr>
          <w:rFonts w:cs="Arial"/>
        </w:rPr>
        <w:t xml:space="preserve"> Dies ist jedoch mit einer hohen Laufzeit fürs Trainieren und die </w:t>
      </w:r>
      <w:proofErr w:type="spellStart"/>
      <w:r w:rsidR="005C49D3">
        <w:rPr>
          <w:rFonts w:cs="Arial"/>
        </w:rPr>
        <w:t>Predictions</w:t>
      </w:r>
      <w:proofErr w:type="spellEnd"/>
      <w:r w:rsidR="005C49D3">
        <w:rPr>
          <w:rFonts w:cs="Arial"/>
        </w:rPr>
        <w:t xml:space="preserve"> verbunden.</w:t>
      </w:r>
      <w:r w:rsidR="00665AF7">
        <w:rPr>
          <w:rFonts w:cs="Arial"/>
        </w:rPr>
        <w:t xml:space="preserve"> </w:t>
      </w:r>
      <w:r w:rsidR="00C202C7">
        <w:rPr>
          <w:rFonts w:cs="Arial"/>
        </w:rPr>
        <w:t>Der Aufwand zur Implementierung und die Komplexität der Modelle unterscheiden sich nicht nennenswert.</w:t>
      </w:r>
      <w:r w:rsidR="003934D2">
        <w:rPr>
          <w:rFonts w:cs="Arial"/>
        </w:rPr>
        <w:t xml:space="preserve"> Hingegen die Optimierung der Hyperparameter ist bei den Neuronalen Netzwerken wesentlich aufwändiger im Vergleich zur Regression.</w:t>
      </w:r>
      <w:r w:rsidR="00665AF7">
        <w:rPr>
          <w:rFonts w:cs="Arial"/>
        </w:rPr>
        <w:t xml:space="preserve"> </w:t>
      </w:r>
      <w:r w:rsidR="0004570C">
        <w:rPr>
          <w:rFonts w:cs="Arial"/>
        </w:rPr>
        <w:t>Durch die Veröffentlichung eines Modells zur Vorhersage der COVID-19 Zahlen könnte man die</w:t>
      </w:r>
      <w:r w:rsidR="001664FE" w:rsidRPr="003A2813">
        <w:rPr>
          <w:rFonts w:cs="Arial"/>
        </w:rPr>
        <w:t xml:space="preserve"> Transparenz gegenüber der Bevölkerung</w:t>
      </w:r>
      <w:r w:rsidR="00CB5C1E">
        <w:rPr>
          <w:rFonts w:cs="Arial"/>
        </w:rPr>
        <w:t xml:space="preserve"> erhöhen</w:t>
      </w:r>
      <w:r w:rsidR="001664FE" w:rsidRPr="003A2813">
        <w:rPr>
          <w:rFonts w:cs="Arial"/>
        </w:rPr>
        <w:t xml:space="preserve">. </w:t>
      </w:r>
      <w:r w:rsidR="00BD27EC">
        <w:rPr>
          <w:rFonts w:cs="Arial"/>
        </w:rPr>
        <w:t>Der</w:t>
      </w:r>
      <w:r w:rsidR="001664FE" w:rsidRPr="003A2813">
        <w:rPr>
          <w:rFonts w:cs="Arial"/>
        </w:rPr>
        <w:t xml:space="preserve"> Aufbau einer Community</w:t>
      </w:r>
      <w:r w:rsidR="00BD27EC">
        <w:rPr>
          <w:rFonts w:cs="Arial"/>
        </w:rPr>
        <w:t xml:space="preserve">, welche </w:t>
      </w:r>
      <w:r w:rsidR="001664FE" w:rsidRPr="003A2813">
        <w:rPr>
          <w:rFonts w:cs="Arial"/>
        </w:rPr>
        <w:t>das Modell</w:t>
      </w:r>
      <w:r w:rsidR="00BD27EC">
        <w:rPr>
          <w:rFonts w:cs="Arial"/>
        </w:rPr>
        <w:t xml:space="preserve"> </w:t>
      </w:r>
      <w:r w:rsidR="001664FE" w:rsidRPr="003A2813">
        <w:rPr>
          <w:rFonts w:cs="Arial"/>
        </w:rPr>
        <w:t>kontinuierlich verbessert</w:t>
      </w:r>
      <w:r w:rsidR="00BD27EC">
        <w:rPr>
          <w:rFonts w:cs="Arial"/>
        </w:rPr>
        <w:t>, wäre anzustreben.</w:t>
      </w:r>
    </w:p>
    <w:p w14:paraId="1A787EFE" w14:textId="02800905" w:rsidR="00A92217" w:rsidRPr="00B079CC" w:rsidRDefault="00A92217" w:rsidP="00D97246">
      <w:pPr>
        <w:pStyle w:val="Title"/>
        <w:jc w:val="both"/>
        <w:rPr>
          <w:rFonts w:cs="Arial"/>
        </w:rPr>
      </w:pPr>
      <w:r>
        <w:t>Literaturverzeichnis</w:t>
      </w:r>
    </w:p>
    <w:p w14:paraId="3C2C7E7F" w14:textId="77777777" w:rsidR="008025A0" w:rsidRPr="008204D7" w:rsidRDefault="008025A0" w:rsidP="00D97246">
      <w:pPr>
        <w:pStyle w:val="Bibliography"/>
        <w:jc w:val="both"/>
        <w:rPr>
          <w:rFonts w:cs="Arial"/>
        </w:rPr>
      </w:pPr>
      <w:r>
        <w:rPr>
          <w:rFonts w:cs="Arial"/>
        </w:rPr>
        <w:fldChar w:fldCharType="begin"/>
      </w:r>
      <w:r w:rsidRPr="008204D7">
        <w:rPr>
          <w:rFonts w:cs="Arial"/>
        </w:rPr>
        <w:instrText xml:space="preserve"> ADDIN ZOTERO_BIBL {"uncited":[],"omitted":[],"custom":[]} CSL_BIBLIOGRAPHY </w:instrText>
      </w:r>
      <w:r>
        <w:rPr>
          <w:rFonts w:cs="Arial"/>
        </w:rPr>
        <w:fldChar w:fldCharType="separate"/>
      </w:r>
      <w:r w:rsidRPr="008204D7">
        <w:rPr>
          <w:rFonts w:cs="Arial"/>
        </w:rPr>
        <w:t>[1]</w:t>
      </w:r>
      <w:r w:rsidRPr="008204D7">
        <w:rPr>
          <w:rFonts w:cs="Arial"/>
        </w:rPr>
        <w:tab/>
        <w:t>«</w:t>
      </w:r>
      <w:proofErr w:type="spellStart"/>
      <w:r w:rsidRPr="008204D7">
        <w:rPr>
          <w:rFonts w:cs="Arial"/>
        </w:rPr>
        <w:t>Opendata</w:t>
      </w:r>
      <w:proofErr w:type="spellEnd"/>
      <w:r w:rsidRPr="008204D7">
        <w:rPr>
          <w:rFonts w:cs="Arial"/>
        </w:rPr>
        <w:t xml:space="preserve"> Swiss». https://opendata.swiss/de/dataset/covid-19-schweiz (zugegriffen Jan. 03, 2022).</w:t>
      </w:r>
    </w:p>
    <w:p w14:paraId="11FD9A1E" w14:textId="77777777" w:rsidR="008025A0" w:rsidRPr="008204D7" w:rsidRDefault="008025A0" w:rsidP="00D97246">
      <w:pPr>
        <w:pStyle w:val="Bibliography"/>
        <w:jc w:val="both"/>
        <w:rPr>
          <w:rFonts w:cs="Arial"/>
        </w:rPr>
      </w:pPr>
      <w:r w:rsidRPr="008204D7">
        <w:rPr>
          <w:rFonts w:cs="Arial"/>
        </w:rPr>
        <w:t>[2]</w:t>
      </w:r>
      <w:r w:rsidRPr="008204D7">
        <w:rPr>
          <w:rFonts w:cs="Arial"/>
        </w:rPr>
        <w:tab/>
        <w:t xml:space="preserve">S. </w:t>
      </w:r>
      <w:proofErr w:type="spellStart"/>
      <w:r w:rsidRPr="008204D7">
        <w:rPr>
          <w:rFonts w:cs="Arial"/>
        </w:rPr>
        <w:t>Raschka</w:t>
      </w:r>
      <w:proofErr w:type="spellEnd"/>
      <w:r w:rsidRPr="008204D7">
        <w:rPr>
          <w:rFonts w:cs="Arial"/>
        </w:rPr>
        <w:t xml:space="preserve"> und M. Vahid, </w:t>
      </w:r>
      <w:proofErr w:type="spellStart"/>
      <w:r w:rsidRPr="008204D7">
        <w:rPr>
          <w:rFonts w:cs="Arial"/>
          <w:i/>
          <w:iCs/>
        </w:rPr>
        <w:t>Machine</w:t>
      </w:r>
      <w:proofErr w:type="spellEnd"/>
      <w:r w:rsidRPr="008204D7">
        <w:rPr>
          <w:rFonts w:cs="Arial"/>
          <w:i/>
          <w:iCs/>
        </w:rPr>
        <w:t xml:space="preserve"> Learning mit Python und </w:t>
      </w:r>
      <w:proofErr w:type="spellStart"/>
      <w:r w:rsidRPr="008204D7">
        <w:rPr>
          <w:rFonts w:cs="Arial"/>
          <w:i/>
          <w:iCs/>
        </w:rPr>
        <w:t>Keras</w:t>
      </w:r>
      <w:proofErr w:type="spellEnd"/>
      <w:r w:rsidRPr="008204D7">
        <w:rPr>
          <w:rFonts w:cs="Arial"/>
          <w:i/>
          <w:iCs/>
        </w:rPr>
        <w:t xml:space="preserve">, </w:t>
      </w:r>
      <w:proofErr w:type="spellStart"/>
      <w:r w:rsidRPr="008204D7">
        <w:rPr>
          <w:rFonts w:cs="Arial"/>
          <w:i/>
          <w:iCs/>
        </w:rPr>
        <w:t>TensorFlow</w:t>
      </w:r>
      <w:proofErr w:type="spellEnd"/>
      <w:r w:rsidRPr="008204D7">
        <w:rPr>
          <w:rFonts w:cs="Arial"/>
          <w:i/>
          <w:iCs/>
        </w:rPr>
        <w:t xml:space="preserve"> 2 und </w:t>
      </w:r>
      <w:proofErr w:type="spellStart"/>
      <w:r w:rsidRPr="008204D7">
        <w:rPr>
          <w:rFonts w:cs="Arial"/>
          <w:i/>
          <w:iCs/>
        </w:rPr>
        <w:t>Scikit-learn</w:t>
      </w:r>
      <w:proofErr w:type="spellEnd"/>
      <w:r w:rsidRPr="008204D7">
        <w:rPr>
          <w:rFonts w:cs="Arial"/>
        </w:rPr>
        <w:t xml:space="preserve">, 3. aktualisierte und Erweiterte Auflage. </w:t>
      </w:r>
      <w:proofErr w:type="spellStart"/>
      <w:r w:rsidRPr="008204D7">
        <w:rPr>
          <w:rFonts w:cs="Arial"/>
        </w:rPr>
        <w:t>mitp</w:t>
      </w:r>
      <w:proofErr w:type="spellEnd"/>
      <w:r w:rsidRPr="008204D7">
        <w:rPr>
          <w:rFonts w:cs="Arial"/>
        </w:rPr>
        <w:t>, 2021.</w:t>
      </w:r>
    </w:p>
    <w:p w14:paraId="490E2B6B" w14:textId="77777777" w:rsidR="008025A0" w:rsidRPr="008025A0" w:rsidRDefault="008025A0" w:rsidP="00D97246">
      <w:pPr>
        <w:pStyle w:val="Bibliography"/>
        <w:jc w:val="both"/>
        <w:rPr>
          <w:rFonts w:cs="Arial"/>
          <w:lang w:val="en-GB"/>
        </w:rPr>
      </w:pPr>
      <w:r w:rsidRPr="008025A0">
        <w:rPr>
          <w:rFonts w:cs="Arial"/>
          <w:lang w:val="en-GB"/>
        </w:rPr>
        <w:t>[3]</w:t>
      </w:r>
      <w:r w:rsidRPr="008025A0">
        <w:rPr>
          <w:rFonts w:cs="Arial"/>
          <w:lang w:val="en-GB"/>
        </w:rPr>
        <w:tab/>
        <w:t xml:space="preserve">K. </w:t>
      </w:r>
      <w:proofErr w:type="spellStart"/>
      <w:r w:rsidRPr="008025A0">
        <w:rPr>
          <w:rFonts w:cs="Arial"/>
          <w:lang w:val="en-GB"/>
        </w:rPr>
        <w:t>Miyaki</w:t>
      </w:r>
      <w:proofErr w:type="spellEnd"/>
      <w:r w:rsidRPr="008025A0">
        <w:rPr>
          <w:rFonts w:cs="Arial"/>
          <w:lang w:val="en-GB"/>
        </w:rPr>
        <w:t>, «Time Series Split with Scikit-learn», Aug. 16, 2019. https://medium.com/keita-starts-data-science/time-series-split-with-scikit-learn-74f5be38489e (</w:t>
      </w:r>
      <w:proofErr w:type="spellStart"/>
      <w:r w:rsidRPr="008025A0">
        <w:rPr>
          <w:rFonts w:cs="Arial"/>
          <w:lang w:val="en-GB"/>
        </w:rPr>
        <w:t>zugegriffen</w:t>
      </w:r>
      <w:proofErr w:type="spellEnd"/>
      <w:r w:rsidRPr="008025A0">
        <w:rPr>
          <w:rFonts w:cs="Arial"/>
          <w:lang w:val="en-GB"/>
        </w:rPr>
        <w:t xml:space="preserve"> Jan. 03, 2022).</w:t>
      </w:r>
    </w:p>
    <w:p w14:paraId="20235E20" w14:textId="533B80B0" w:rsidR="00EE1EBD" w:rsidRPr="008025A0" w:rsidRDefault="008025A0" w:rsidP="00D97246">
      <w:pPr>
        <w:jc w:val="both"/>
        <w:rPr>
          <w:rFonts w:cs="Arial"/>
          <w:lang w:val="en-US"/>
        </w:rPr>
      </w:pPr>
      <w:r>
        <w:rPr>
          <w:rFonts w:cs="Arial"/>
        </w:rPr>
        <w:fldChar w:fldCharType="end"/>
      </w:r>
    </w:p>
    <w:sectPr w:rsidR="00EE1EBD" w:rsidRPr="008025A0" w:rsidSect="0078664E">
      <w:footerReference w:type="default" r:id="rId8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BA0743D" w14:textId="77777777" w:rsidR="00D043A3" w:rsidRDefault="00D043A3" w:rsidP="00F37F6C">
      <w:pPr>
        <w:spacing w:after="0" w:line="240" w:lineRule="auto"/>
      </w:pPr>
      <w:r>
        <w:separator/>
      </w:r>
    </w:p>
  </w:endnote>
  <w:endnote w:type="continuationSeparator" w:id="0">
    <w:p w14:paraId="6474D8AD" w14:textId="77777777" w:rsidR="00D043A3" w:rsidRDefault="00D043A3" w:rsidP="00F37F6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331A9E2" w14:textId="1D52C3C9" w:rsidR="00F37F6C" w:rsidRDefault="00CC7C38">
    <w:pPr>
      <w:pStyle w:val="Footer"/>
    </w:pPr>
    <w:r>
      <w:t>03</w:t>
    </w:r>
    <w:r w:rsidR="00F37F6C">
      <w:t xml:space="preserve">. </w:t>
    </w:r>
    <w:r>
      <w:t>Januar</w:t>
    </w:r>
    <w:r w:rsidR="00F37F6C">
      <w:t xml:space="preserve"> 202</w:t>
    </w:r>
    <w:r>
      <w:t>2</w:t>
    </w:r>
    <w:r w:rsidR="00F37F6C">
      <w:ptab w:relativeTo="margin" w:alignment="center" w:leader="none"/>
    </w:r>
    <w:r w:rsidR="00365C83">
      <w:t xml:space="preserve">Marco </w:t>
    </w:r>
    <w:proofErr w:type="spellStart"/>
    <w:r w:rsidR="00365C83">
      <w:t>Amrein</w:t>
    </w:r>
    <w:proofErr w:type="spellEnd"/>
    <w:r w:rsidR="00365C83">
      <w:t xml:space="preserve"> und Jonas Furrer</w:t>
    </w:r>
    <w:r w:rsidR="00F37F6C">
      <w:ptab w:relativeTo="margin" w:alignment="right" w:leader="none"/>
    </w:r>
    <w:r w:rsidR="00F37F6C">
      <w:fldChar w:fldCharType="begin"/>
    </w:r>
    <w:r w:rsidR="00F37F6C">
      <w:instrText xml:space="preserve"> PAGE   \* MERGEFORMAT </w:instrText>
    </w:r>
    <w:r w:rsidR="00F37F6C">
      <w:fldChar w:fldCharType="separate"/>
    </w:r>
    <w:r w:rsidR="00F37F6C">
      <w:rPr>
        <w:noProof/>
      </w:rPr>
      <w:t>1</w:t>
    </w:r>
    <w:r w:rsidR="00F37F6C">
      <w:fldChar w:fldCharType="end"/>
    </w:r>
    <w:r w:rsidR="00F37F6C">
      <w:t>/</w:t>
    </w:r>
    <w:fldSimple w:instr=" NUMPAGES   \* MERGEFORMAT ">
      <w:r w:rsidR="00F37F6C">
        <w:rPr>
          <w:noProof/>
        </w:rPr>
        <w:t>3</w:t>
      </w:r>
    </w:fldSimple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63F4B11" w14:textId="77777777" w:rsidR="00D043A3" w:rsidRDefault="00D043A3" w:rsidP="00F37F6C">
      <w:pPr>
        <w:spacing w:after="0" w:line="240" w:lineRule="auto"/>
      </w:pPr>
      <w:r>
        <w:separator/>
      </w:r>
    </w:p>
  </w:footnote>
  <w:footnote w:type="continuationSeparator" w:id="0">
    <w:p w14:paraId="5E0E70D1" w14:textId="77777777" w:rsidR="00D043A3" w:rsidRDefault="00D043A3" w:rsidP="00F37F6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3732D92"/>
    <w:multiLevelType w:val="hybridMultilevel"/>
    <w:tmpl w:val="14045BB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4767C4D"/>
    <w:multiLevelType w:val="hybridMultilevel"/>
    <w:tmpl w:val="BE846B7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08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E1EBD"/>
    <w:rsid w:val="00010D4A"/>
    <w:rsid w:val="00023962"/>
    <w:rsid w:val="000334F7"/>
    <w:rsid w:val="000357A0"/>
    <w:rsid w:val="0004570C"/>
    <w:rsid w:val="0008080A"/>
    <w:rsid w:val="00081F19"/>
    <w:rsid w:val="00091EC2"/>
    <w:rsid w:val="00093A39"/>
    <w:rsid w:val="000A1F02"/>
    <w:rsid w:val="000B5C3F"/>
    <w:rsid w:val="000C5923"/>
    <w:rsid w:val="000F3FEE"/>
    <w:rsid w:val="00103697"/>
    <w:rsid w:val="0013061B"/>
    <w:rsid w:val="00152514"/>
    <w:rsid w:val="00153E5F"/>
    <w:rsid w:val="00161998"/>
    <w:rsid w:val="001664FE"/>
    <w:rsid w:val="00170C27"/>
    <w:rsid w:val="0017499D"/>
    <w:rsid w:val="00181763"/>
    <w:rsid w:val="00196B85"/>
    <w:rsid w:val="0021192C"/>
    <w:rsid w:val="00215464"/>
    <w:rsid w:val="00254A07"/>
    <w:rsid w:val="00262E0F"/>
    <w:rsid w:val="0026473A"/>
    <w:rsid w:val="002C4688"/>
    <w:rsid w:val="002D3480"/>
    <w:rsid w:val="002D677C"/>
    <w:rsid w:val="003309F3"/>
    <w:rsid w:val="00331038"/>
    <w:rsid w:val="00331816"/>
    <w:rsid w:val="003649C5"/>
    <w:rsid w:val="00365C83"/>
    <w:rsid w:val="00374C4D"/>
    <w:rsid w:val="0038386E"/>
    <w:rsid w:val="003875CD"/>
    <w:rsid w:val="003934D2"/>
    <w:rsid w:val="003A2090"/>
    <w:rsid w:val="003A2813"/>
    <w:rsid w:val="003A3819"/>
    <w:rsid w:val="003A71E0"/>
    <w:rsid w:val="003B57B7"/>
    <w:rsid w:val="003D34D7"/>
    <w:rsid w:val="003F7DC0"/>
    <w:rsid w:val="004054BC"/>
    <w:rsid w:val="00437D54"/>
    <w:rsid w:val="0048116E"/>
    <w:rsid w:val="0049632A"/>
    <w:rsid w:val="004A5406"/>
    <w:rsid w:val="004A7CC9"/>
    <w:rsid w:val="004F1940"/>
    <w:rsid w:val="004F46E1"/>
    <w:rsid w:val="004F58DC"/>
    <w:rsid w:val="0051396A"/>
    <w:rsid w:val="00523594"/>
    <w:rsid w:val="0056784B"/>
    <w:rsid w:val="00575703"/>
    <w:rsid w:val="00584081"/>
    <w:rsid w:val="0058652C"/>
    <w:rsid w:val="00591F38"/>
    <w:rsid w:val="005B0995"/>
    <w:rsid w:val="005C49D3"/>
    <w:rsid w:val="005D1E19"/>
    <w:rsid w:val="005D4062"/>
    <w:rsid w:val="005E41AC"/>
    <w:rsid w:val="0061111B"/>
    <w:rsid w:val="00651508"/>
    <w:rsid w:val="00665AF7"/>
    <w:rsid w:val="0069702E"/>
    <w:rsid w:val="006A34E0"/>
    <w:rsid w:val="006B276D"/>
    <w:rsid w:val="006C36A5"/>
    <w:rsid w:val="006C60DB"/>
    <w:rsid w:val="006C65D2"/>
    <w:rsid w:val="006C6B7B"/>
    <w:rsid w:val="006F0B8D"/>
    <w:rsid w:val="006F1D2E"/>
    <w:rsid w:val="006F2704"/>
    <w:rsid w:val="006F529B"/>
    <w:rsid w:val="00702132"/>
    <w:rsid w:val="00707618"/>
    <w:rsid w:val="00712EDB"/>
    <w:rsid w:val="00747C0F"/>
    <w:rsid w:val="00756897"/>
    <w:rsid w:val="00756B1A"/>
    <w:rsid w:val="00756C91"/>
    <w:rsid w:val="00757F37"/>
    <w:rsid w:val="00763969"/>
    <w:rsid w:val="00770981"/>
    <w:rsid w:val="00781A7F"/>
    <w:rsid w:val="00783E8E"/>
    <w:rsid w:val="00783F7E"/>
    <w:rsid w:val="0078664E"/>
    <w:rsid w:val="00792CCC"/>
    <w:rsid w:val="007A6A8D"/>
    <w:rsid w:val="007C17B5"/>
    <w:rsid w:val="007D125F"/>
    <w:rsid w:val="007E46F0"/>
    <w:rsid w:val="008025A0"/>
    <w:rsid w:val="008204D7"/>
    <w:rsid w:val="00825FC5"/>
    <w:rsid w:val="008479A5"/>
    <w:rsid w:val="00852B85"/>
    <w:rsid w:val="00874BC7"/>
    <w:rsid w:val="00877EBD"/>
    <w:rsid w:val="008948F0"/>
    <w:rsid w:val="008B06CF"/>
    <w:rsid w:val="008B3F17"/>
    <w:rsid w:val="008E5BBE"/>
    <w:rsid w:val="008F2933"/>
    <w:rsid w:val="009049F9"/>
    <w:rsid w:val="00910532"/>
    <w:rsid w:val="0091200C"/>
    <w:rsid w:val="00927A18"/>
    <w:rsid w:val="00952094"/>
    <w:rsid w:val="009630B3"/>
    <w:rsid w:val="0097184B"/>
    <w:rsid w:val="00983845"/>
    <w:rsid w:val="009971DD"/>
    <w:rsid w:val="009A714F"/>
    <w:rsid w:val="009A7BDF"/>
    <w:rsid w:val="009A7F3D"/>
    <w:rsid w:val="009B673A"/>
    <w:rsid w:val="009D3727"/>
    <w:rsid w:val="009E2A13"/>
    <w:rsid w:val="009F03DA"/>
    <w:rsid w:val="00A03E15"/>
    <w:rsid w:val="00A36D6C"/>
    <w:rsid w:val="00A403E5"/>
    <w:rsid w:val="00A6653F"/>
    <w:rsid w:val="00A92217"/>
    <w:rsid w:val="00AB6C51"/>
    <w:rsid w:val="00AC0EFE"/>
    <w:rsid w:val="00AD227B"/>
    <w:rsid w:val="00AD2B75"/>
    <w:rsid w:val="00AF4688"/>
    <w:rsid w:val="00B01DCD"/>
    <w:rsid w:val="00B079CC"/>
    <w:rsid w:val="00B17439"/>
    <w:rsid w:val="00B212AD"/>
    <w:rsid w:val="00B254EA"/>
    <w:rsid w:val="00B35624"/>
    <w:rsid w:val="00B3769D"/>
    <w:rsid w:val="00B41930"/>
    <w:rsid w:val="00B447FF"/>
    <w:rsid w:val="00B56C59"/>
    <w:rsid w:val="00B724E3"/>
    <w:rsid w:val="00B77CCE"/>
    <w:rsid w:val="00B856F9"/>
    <w:rsid w:val="00B87006"/>
    <w:rsid w:val="00BB24B8"/>
    <w:rsid w:val="00BB7619"/>
    <w:rsid w:val="00BC5187"/>
    <w:rsid w:val="00BD27EC"/>
    <w:rsid w:val="00BE1D00"/>
    <w:rsid w:val="00BE413D"/>
    <w:rsid w:val="00BF11C1"/>
    <w:rsid w:val="00BF7941"/>
    <w:rsid w:val="00C04577"/>
    <w:rsid w:val="00C202C7"/>
    <w:rsid w:val="00C21FDA"/>
    <w:rsid w:val="00C41A87"/>
    <w:rsid w:val="00C66B0F"/>
    <w:rsid w:val="00C709DD"/>
    <w:rsid w:val="00C75FBD"/>
    <w:rsid w:val="00CA2E9C"/>
    <w:rsid w:val="00CA5597"/>
    <w:rsid w:val="00CB151B"/>
    <w:rsid w:val="00CB5C1E"/>
    <w:rsid w:val="00CB71E3"/>
    <w:rsid w:val="00CC203D"/>
    <w:rsid w:val="00CC7C38"/>
    <w:rsid w:val="00CE5899"/>
    <w:rsid w:val="00CF204F"/>
    <w:rsid w:val="00D043A3"/>
    <w:rsid w:val="00D043F7"/>
    <w:rsid w:val="00D04F2F"/>
    <w:rsid w:val="00D24E92"/>
    <w:rsid w:val="00D27B9B"/>
    <w:rsid w:val="00D37AF1"/>
    <w:rsid w:val="00D63C08"/>
    <w:rsid w:val="00D72014"/>
    <w:rsid w:val="00D90D59"/>
    <w:rsid w:val="00D91FA1"/>
    <w:rsid w:val="00D923DF"/>
    <w:rsid w:val="00D97246"/>
    <w:rsid w:val="00DB760B"/>
    <w:rsid w:val="00DE298E"/>
    <w:rsid w:val="00DF7B91"/>
    <w:rsid w:val="00E14670"/>
    <w:rsid w:val="00E16053"/>
    <w:rsid w:val="00E40ACF"/>
    <w:rsid w:val="00E55AD8"/>
    <w:rsid w:val="00E6550D"/>
    <w:rsid w:val="00E676F4"/>
    <w:rsid w:val="00EC0A17"/>
    <w:rsid w:val="00EC311D"/>
    <w:rsid w:val="00EC63C1"/>
    <w:rsid w:val="00EC7CAB"/>
    <w:rsid w:val="00ED79CF"/>
    <w:rsid w:val="00EE1EBD"/>
    <w:rsid w:val="00EE2B99"/>
    <w:rsid w:val="00EE7C3F"/>
    <w:rsid w:val="00EF0EEE"/>
    <w:rsid w:val="00EF2CBB"/>
    <w:rsid w:val="00EF689E"/>
    <w:rsid w:val="00F170A2"/>
    <w:rsid w:val="00F26D10"/>
    <w:rsid w:val="00F3411D"/>
    <w:rsid w:val="00F37F6C"/>
    <w:rsid w:val="00F860D4"/>
    <w:rsid w:val="00F903F7"/>
    <w:rsid w:val="00FA3800"/>
    <w:rsid w:val="00FD45F5"/>
    <w:rsid w:val="00FD6C78"/>
    <w:rsid w:val="00FE33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6F17FC5"/>
  <w15:chartTrackingRefBased/>
  <w15:docId w15:val="{DFFE2657-9C31-4C42-A7E7-26E699C8051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649C5"/>
    <w:rPr>
      <w:rFonts w:ascii="Arial" w:hAnsi="Arial"/>
      <w:sz w:val="18"/>
    </w:rPr>
  </w:style>
  <w:style w:type="paragraph" w:styleId="Heading1">
    <w:name w:val="heading 1"/>
    <w:basedOn w:val="Normal"/>
    <w:next w:val="Normal"/>
    <w:link w:val="Heading1Char"/>
    <w:uiPriority w:val="9"/>
    <w:qFormat/>
    <w:rsid w:val="0091200C"/>
    <w:pPr>
      <w:keepNext/>
      <w:keepLines/>
      <w:spacing w:before="120" w:after="0"/>
      <w:outlineLvl w:val="0"/>
    </w:pPr>
    <w:rPr>
      <w:rFonts w:eastAsiaTheme="majorEastAsia" w:cstheme="majorBidi"/>
      <w:color w:val="000000" w:themeColor="text1"/>
      <w:sz w:val="28"/>
      <w:szCs w:val="32"/>
    </w:rPr>
  </w:style>
  <w:style w:type="paragraph" w:styleId="Heading2">
    <w:name w:val="heading 2"/>
    <w:aliases w:val="Author"/>
    <w:basedOn w:val="Normal"/>
    <w:next w:val="Normal"/>
    <w:link w:val="Heading2Char"/>
    <w:uiPriority w:val="9"/>
    <w:unhideWhenUsed/>
    <w:qFormat/>
    <w:rsid w:val="006F0B8D"/>
    <w:pPr>
      <w:keepNext/>
      <w:keepLines/>
      <w:spacing w:before="40" w:after="0"/>
      <w:outlineLvl w:val="1"/>
    </w:pPr>
    <w:rPr>
      <w:rFonts w:eastAsiaTheme="majorEastAsia" w:cstheme="majorBidi"/>
      <w:color w:val="000000" w:themeColor="text1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1200C"/>
    <w:rPr>
      <w:rFonts w:ascii="Arial" w:eastAsiaTheme="majorEastAsia" w:hAnsi="Arial" w:cstheme="majorBidi"/>
      <w:color w:val="000000" w:themeColor="text1"/>
      <w:sz w:val="28"/>
      <w:szCs w:val="32"/>
    </w:rPr>
  </w:style>
  <w:style w:type="paragraph" w:styleId="Header">
    <w:name w:val="header"/>
    <w:basedOn w:val="Normal"/>
    <w:link w:val="HeaderChar"/>
    <w:uiPriority w:val="99"/>
    <w:unhideWhenUsed/>
    <w:rsid w:val="00F37F6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37F6C"/>
  </w:style>
  <w:style w:type="paragraph" w:styleId="Footer">
    <w:name w:val="footer"/>
    <w:basedOn w:val="Normal"/>
    <w:link w:val="FooterChar"/>
    <w:uiPriority w:val="99"/>
    <w:unhideWhenUsed/>
    <w:rsid w:val="00F37F6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37F6C"/>
  </w:style>
  <w:style w:type="character" w:customStyle="1" w:styleId="Heading2Char">
    <w:name w:val="Heading 2 Char"/>
    <w:aliases w:val="Author Char"/>
    <w:basedOn w:val="DefaultParagraphFont"/>
    <w:link w:val="Heading2"/>
    <w:uiPriority w:val="9"/>
    <w:rsid w:val="006F0B8D"/>
    <w:rPr>
      <w:rFonts w:ascii="Arial" w:eastAsiaTheme="majorEastAsia" w:hAnsi="Arial" w:cstheme="majorBidi"/>
      <w:color w:val="000000" w:themeColor="text1"/>
      <w:sz w:val="20"/>
      <w:szCs w:val="26"/>
    </w:rPr>
  </w:style>
  <w:style w:type="paragraph" w:styleId="ListParagraph">
    <w:name w:val="List Paragraph"/>
    <w:basedOn w:val="Normal"/>
    <w:uiPriority w:val="34"/>
    <w:qFormat/>
    <w:rsid w:val="00D24E92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B447FF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447FF"/>
    <w:rPr>
      <w:color w:val="605E5C"/>
      <w:shd w:val="clear" w:color="auto" w:fill="E1DFDD"/>
    </w:rPr>
  </w:style>
  <w:style w:type="paragraph" w:styleId="Title">
    <w:name w:val="Title"/>
    <w:basedOn w:val="Normal"/>
    <w:next w:val="Normal"/>
    <w:link w:val="TitleChar"/>
    <w:uiPriority w:val="10"/>
    <w:qFormat/>
    <w:rsid w:val="00B079CC"/>
    <w:pPr>
      <w:spacing w:after="0" w:line="240" w:lineRule="auto"/>
      <w:contextualSpacing/>
    </w:pPr>
    <w:rPr>
      <w:rFonts w:eastAsiaTheme="majorEastAsia" w:cstheme="majorBidi"/>
      <w:spacing w:val="-10"/>
      <w:kern w:val="28"/>
      <w:sz w:val="28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B079CC"/>
    <w:rPr>
      <w:rFonts w:ascii="Arial" w:eastAsiaTheme="majorEastAsia" w:hAnsi="Arial" w:cstheme="majorBidi"/>
      <w:spacing w:val="-10"/>
      <w:kern w:val="28"/>
      <w:sz w:val="28"/>
      <w:szCs w:val="56"/>
    </w:rPr>
  </w:style>
  <w:style w:type="table" w:styleId="TableGrid">
    <w:name w:val="Table Grid"/>
    <w:basedOn w:val="TableNormal"/>
    <w:uiPriority w:val="39"/>
    <w:rsid w:val="004F194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phy">
    <w:name w:val="Bibliography"/>
    <w:basedOn w:val="Normal"/>
    <w:next w:val="Normal"/>
    <w:uiPriority w:val="37"/>
    <w:unhideWhenUsed/>
    <w:rsid w:val="008025A0"/>
    <w:pPr>
      <w:tabs>
        <w:tab w:val="left" w:pos="380"/>
      </w:tabs>
      <w:spacing w:after="0" w:line="240" w:lineRule="auto"/>
      <w:ind w:left="384" w:hanging="384"/>
    </w:pPr>
  </w:style>
  <w:style w:type="paragraph" w:styleId="Revision">
    <w:name w:val="Revision"/>
    <w:hidden/>
    <w:uiPriority w:val="99"/>
    <w:semiHidden/>
    <w:rsid w:val="0049632A"/>
    <w:pPr>
      <w:spacing w:after="0" w:line="240" w:lineRule="auto"/>
    </w:pPr>
    <w:rPr>
      <w:rFonts w:ascii="Arial" w:hAnsi="Arial"/>
      <w:sz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451320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856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392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356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F5E4B86-62A8-4142-A912-D534A6971BB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1536</Words>
  <Characters>8756</Characters>
  <Application>Microsoft Office Word</Application>
  <DocSecurity>0</DocSecurity>
  <Lines>72</Lines>
  <Paragraphs>2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02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co amrein</dc:creator>
  <cp:keywords/>
  <dc:description/>
  <cp:lastModifiedBy>Jonas Furrer</cp:lastModifiedBy>
  <cp:revision>6</cp:revision>
  <cp:lastPrinted>2022-01-03T19:23:00Z</cp:lastPrinted>
  <dcterms:created xsi:type="dcterms:W3CDTF">2022-01-03T19:23:00Z</dcterms:created>
  <dcterms:modified xsi:type="dcterms:W3CDTF">2022-01-03T21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vj7l6JUc"/&gt;&lt;style id="http://www.zotero.org/styles/ieee" locale="de-CH" hasBibliography="1" bibliographyStyleHasBeenSet="1"/&gt;&lt;prefs&gt;&lt;pref name="fieldType" value="Field"/&gt;&lt;pref name="automaticJo</vt:lpwstr>
  </property>
  <property fmtid="{D5CDD505-2E9C-101B-9397-08002B2CF9AE}" pid="3" name="ZOTERO_PREF_2">
    <vt:lpwstr>urnalAbbreviations" value="true"/&gt;&lt;/prefs&gt;&lt;/data&gt;</vt:lpwstr>
  </property>
</Properties>
</file>